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C7180E">
        <w:rPr>
          <w:b/>
        </w:rPr>
        <w:t xml:space="preserve"> PLATFORM</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w:t>
      </w:r>
      <w:r w:rsidR="004B5E0D">
        <w:rPr>
          <w:b/>
        </w:rPr>
        <w:t xml:space="preserve"> PLATFORM</w:t>
      </w:r>
      <w:r>
        <w:rPr>
          <w:b/>
        </w:rPr>
        <w:t xml:space="preserve">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In Partial Fulfillment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b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5</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7</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8</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0</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Default="00552C83" w:rsidP="00575F72">
      <w:pPr>
        <w:pStyle w:val="Title"/>
        <w:spacing w:after="240"/>
        <w:outlineLvl w:val="0"/>
      </w:pPr>
      <w:bookmarkStart w:id="1" w:name="_2z3i4c8xuigf" w:colFirst="0" w:colLast="0"/>
      <w:bookmarkStart w:id="2" w:name="_Toc102415283"/>
      <w:bookmarkEnd w:id="1"/>
      <w:r>
        <w:t>CHAPTER I</w:t>
      </w:r>
      <w:r>
        <w:br/>
        <w:t>INTRODUCTION</w:t>
      </w:r>
      <w:bookmarkEnd w:id="2"/>
    </w:p>
    <w:p w:rsidR="00B94F5A" w:rsidRDefault="00F04938" w:rsidP="00E5624E">
      <w:pPr>
        <w:spacing w:line="276" w:lineRule="auto"/>
        <w:ind w:firstLine="720"/>
        <w:jc w:val="both"/>
      </w:pPr>
      <w:r>
        <w:t xml:space="preserve">The </w:t>
      </w:r>
      <w:r w:rsidR="00B73300">
        <w:t xml:space="preserve">widespread </w:t>
      </w:r>
      <w:r>
        <w:t xml:space="preserve">utilization of digital solutions has proven to be </w:t>
      </w:r>
      <w:r w:rsidR="003C23CA">
        <w:t>crucial</w:t>
      </w:r>
      <w:r w:rsidR="00CD5392">
        <w:t xml:space="preserve"> in times of</w:t>
      </w:r>
      <w:r>
        <w:t xml:space="preserve"> </w:t>
      </w:r>
      <w:r w:rsidR="00176CA1">
        <w:t xml:space="preserve">global </w:t>
      </w:r>
      <w:r w:rsidR="00156B8C">
        <w:t xml:space="preserve">pandemic </w:t>
      </w:r>
      <w:r>
        <w:t>crisis.</w:t>
      </w:r>
      <w:r w:rsidR="002F7E79">
        <w:t xml:space="preserve"> It is unequivocal that</w:t>
      </w:r>
      <w:r w:rsidR="00A9360A">
        <w:t xml:space="preserve"> </w:t>
      </w:r>
      <w:r w:rsidR="002F7E79">
        <w:t xml:space="preserve">the </w:t>
      </w:r>
      <w:r w:rsidR="00A9360A">
        <w:t>COVID-19 pandemic</w:t>
      </w:r>
      <w:r w:rsidR="007E3C67">
        <w:t xml:space="preserve"> posed a</w:t>
      </w:r>
      <w:r w:rsidR="00A9360A">
        <w:t xml:space="preserve"> </w:t>
      </w:r>
      <w:r w:rsidR="00AE462A">
        <w:t xml:space="preserve">prominent </w:t>
      </w:r>
      <w:r w:rsidR="00A9360A">
        <w:t>challenge</w:t>
      </w:r>
      <w:r w:rsidR="00FE763A">
        <w:t>s</w:t>
      </w:r>
      <w:r w:rsidR="00A9360A">
        <w:t xml:space="preserve"> on</w:t>
      </w:r>
      <w:r w:rsidR="005C0E7C">
        <w:t xml:space="preserve"> the global response and management to control the SARS-CoV-2 virus</w:t>
      </w:r>
      <w:r w:rsidR="00A9360A">
        <w:t xml:space="preserve">. </w:t>
      </w:r>
      <w:r w:rsidR="00A2648B">
        <w:t xml:space="preserve">Every </w:t>
      </w:r>
      <w:r w:rsidR="00225A15">
        <w:t>country</w:t>
      </w:r>
      <w:r w:rsidR="00A2648B">
        <w:t xml:space="preserve"> was expected to </w:t>
      </w:r>
      <w:r w:rsidR="007A3A1D">
        <w:t xml:space="preserve">ensure and </w:t>
      </w:r>
      <w:r w:rsidR="00A2648B">
        <w:t>expand their COVID-19 preparedness</w:t>
      </w:r>
      <w:r w:rsidR="008B207C">
        <w:t>, readiness, and response</w:t>
      </w:r>
      <w:r w:rsidR="00E82DDD">
        <w:t xml:space="preserve"> strategies</w:t>
      </w:r>
      <w:r w:rsidR="004E0717">
        <w:t xml:space="preserve"> to</w:t>
      </w:r>
      <w:r w:rsidR="0006747D">
        <w:t xml:space="preserve"> </w:t>
      </w:r>
      <w:r w:rsidR="00BD02B7">
        <w:t xml:space="preserve">supress the transmission of the </w:t>
      </w:r>
      <w:r w:rsidR="00087A69">
        <w:t>severe acute respiratory syndrome coronavirus 2 (SARS-CoV-2)</w:t>
      </w:r>
      <w:r w:rsidR="00BD02B7">
        <w:t>,</w:t>
      </w:r>
      <w:r w:rsidR="00FA5465">
        <w:t xml:space="preserve"> the</w:t>
      </w:r>
      <w:r w:rsidR="005140FA">
        <w:t xml:space="preserve"> caus</w:t>
      </w:r>
      <w:r w:rsidR="00FA5465">
        <w:t xml:space="preserve">ative virus that caused </w:t>
      </w:r>
      <w:r w:rsidR="001B63E0">
        <w:t xml:space="preserve">the </w:t>
      </w:r>
      <w:r w:rsidR="00FA5465">
        <w:t xml:space="preserve">COVID-19, and </w:t>
      </w:r>
      <w:r w:rsidR="00BD02B7">
        <w:t>thereby, reducing</w:t>
      </w:r>
      <w:r w:rsidR="002275CC">
        <w:t xml:space="preserve"> further COVID-19 infection and</w:t>
      </w:r>
      <w:r w:rsidR="00BD02B7">
        <w:t xml:space="preserve"> the impacts on every</w:t>
      </w:r>
      <w:r w:rsidR="00AD2ADD">
        <w:t xml:space="preserve"> </w:t>
      </w:r>
      <w:r w:rsidR="00AD2ADD">
        <w:fldChar w:fldCharType="begin"/>
      </w:r>
      <w:r w:rsidR="00A872D2">
        <w:instrText xml:space="preserve"> ADDIN ZOTERO_ITEM CSL_CITATION {"citationID":"qH0htd1d","properties":{"formattedCitation":"(World Health Organization, 2016, 2021)","plainCitation":"(World Health Organization, 2016, 2021)","noteIndex":0},"citationItems":[{"id":587,"uris":["http://zotero.org/users/9390994/items/F2WH9MGA"],"itemData":{"id":587,"type":"webpage","abstract":"Publicaciones de la Organización Mundial de la Salud","language":"en","title":"International Health Regulations (2005) Third Edition","URL":"https://www.who.int/publications-detail-redirect/9789241580496","author":[{"family":"World Health Organization","given":""}],"accessed":{"date-parts":[["2022",5,4]]},"issued":{"date-parts":[["2016"]]}}},{"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AD2ADD">
        <w:fldChar w:fldCharType="separate"/>
      </w:r>
      <w:r w:rsidR="00005EB0" w:rsidRPr="00005EB0">
        <w:t>(World Health Organization, 2016, 2021)</w:t>
      </w:r>
      <w:r w:rsidR="00AD2ADD">
        <w:fldChar w:fldCharType="end"/>
      </w:r>
      <w:r w:rsidR="00BD02B7">
        <w:t>.</w:t>
      </w:r>
      <w:r w:rsidR="009F2EC5">
        <w:t xml:space="preserve"> </w:t>
      </w:r>
      <w:r w:rsidR="001D1CF8">
        <w:t>Thus</w:t>
      </w:r>
      <w:r w:rsidR="00E626BF">
        <w:t xml:space="preserve">, </w:t>
      </w:r>
      <w:r w:rsidR="0092347D">
        <w:t>the pandemic have</w:t>
      </w:r>
      <w:r w:rsidR="00945933">
        <w:t xml:space="preserve"> also</w:t>
      </w:r>
      <w:r w:rsidR="0092347D">
        <w:t xml:space="preserve"> brought a tremendous need for </w:t>
      </w:r>
      <w:r w:rsidR="00843D5F" w:rsidRPr="00843D5F">
        <w:t xml:space="preserve">digital solutions, </w:t>
      </w:r>
      <w:r w:rsidR="00C02E64">
        <w:t xml:space="preserve">which </w:t>
      </w:r>
      <w:r w:rsidR="00474536">
        <w:t xml:space="preserve">fortunately </w:t>
      </w:r>
      <w:r w:rsidR="00C02E64">
        <w:t xml:space="preserve">revealed </w:t>
      </w:r>
      <w:r w:rsidR="00843D5F" w:rsidRPr="00843D5F">
        <w:t xml:space="preserve">effective </w:t>
      </w:r>
      <w:r w:rsidR="00C02E64">
        <w:t xml:space="preserve">use cases </w:t>
      </w:r>
      <w:r w:rsidR="00843D5F" w:rsidRPr="00843D5F">
        <w:t>such as</w:t>
      </w:r>
      <w:r w:rsidR="00A44DCF">
        <w:t xml:space="preserve"> public health communication,</w:t>
      </w:r>
      <w:r w:rsidR="00843D5F" w:rsidRPr="00843D5F">
        <w:t xml:space="preserve"> </w:t>
      </w:r>
      <w:r w:rsidR="00A427D1" w:rsidRPr="00843D5F">
        <w:t>resource consumption and distribution</w:t>
      </w:r>
      <w:r w:rsidR="00A44DCF">
        <w:t xml:space="preserve"> prioritization</w:t>
      </w:r>
      <w:r w:rsidR="00A427D1">
        <w:t xml:space="preserve">, </w:t>
      </w:r>
      <w:r w:rsidR="00843D5F" w:rsidRPr="00843D5F">
        <w:t>popula</w:t>
      </w:r>
      <w:r w:rsidR="00AD521C">
        <w:t>tion screening, infection tracking</w:t>
      </w:r>
      <w:r w:rsidR="00843D5F" w:rsidRPr="00843D5F">
        <w:t xml:space="preserve">, </w:t>
      </w:r>
      <w:r w:rsidR="00AC271D">
        <w:t xml:space="preserve">development of </w:t>
      </w:r>
      <w:r w:rsidR="00843D5F" w:rsidRPr="00843D5F">
        <w:t>specialized interventions</w:t>
      </w:r>
      <w:r w:rsidR="0080177E">
        <w:t>, and many more</w:t>
      </w:r>
      <w:r w:rsidR="00843D5F" w:rsidRPr="00843D5F">
        <w:t>.</w:t>
      </w:r>
      <w:r w:rsidR="00843D5F">
        <w:t xml:space="preserve"> </w:t>
      </w:r>
      <w:r w:rsidR="00736FC0">
        <w:t>With that, i</w:t>
      </w:r>
      <w:r w:rsidR="006E6BE5">
        <w:t>t</w:t>
      </w:r>
      <w:r w:rsidR="008A3BCE">
        <w:t xml:space="preserve"> </w:t>
      </w:r>
      <w:r w:rsidR="00A836E4">
        <w:t>progressively compelled governments and communities to</w:t>
      </w:r>
      <w:r w:rsidR="00C07833">
        <w:t xml:space="preserve"> persistently</w:t>
      </w:r>
      <w:r w:rsidR="00A836E4">
        <w:t xml:space="preserve"> address the pandemic through </w:t>
      </w:r>
      <w:r w:rsidR="00B41C43">
        <w:t xml:space="preserve">innovation and </w:t>
      </w:r>
      <w:r w:rsidR="00A836E4">
        <w:t xml:space="preserve">integration of digital technologies, </w:t>
      </w:r>
      <w:r w:rsidR="000630C3">
        <w:t xml:space="preserve">given the </w:t>
      </w:r>
      <w:r w:rsidR="00A836E4">
        <w:t xml:space="preserve">enormous impact it brings and the diversity it can be utilized for different aspects of the pandemic </w:t>
      </w:r>
      <w:r w:rsidR="00A836E4">
        <w:fldChar w:fldCharType="begin"/>
      </w:r>
      <w:r w:rsidR="00A836E4">
        <w:instrText xml:space="preserve"> ADDIN ZOTERO_ITEM CSL_CITATION {"citationID":"GKHhlmbS","properties":{"formattedCitation":"(Golinelli et al., 2020; United Nations, 2020; Vargo et al., 2021)","plainCitation":"(Golinelli et al., 2020; United Nations, 2020; Vargo et al., 2021)","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schema":"https://github.com/citation-style-language/schema/raw/master/csl-citation.json"} </w:instrText>
      </w:r>
      <w:r w:rsidR="00A836E4">
        <w:fldChar w:fldCharType="separate"/>
      </w:r>
      <w:r w:rsidR="00A836E4" w:rsidRPr="002D1918">
        <w:t>(Golinelli et al., 2020; United Nations, 2020; Vargo et al., 2021)</w:t>
      </w:r>
      <w:r w:rsidR="00A836E4">
        <w:fldChar w:fldCharType="end"/>
      </w:r>
      <w:r w:rsidR="00A836E4">
        <w:t>.</w:t>
      </w:r>
      <w:r w:rsidR="009149D9">
        <w:t xml:space="preserve"> </w:t>
      </w:r>
      <w:r w:rsidR="00F75E6A">
        <w:t xml:space="preserve">Although it has long been expected </w:t>
      </w:r>
      <w:r w:rsidR="00D910A9">
        <w:t xml:space="preserve">prior to the COVID-19 pandemic </w:t>
      </w:r>
      <w:r w:rsidR="00D910A9">
        <w:fldChar w:fldCharType="begin"/>
      </w:r>
      <w:r w:rsidR="00D910A9">
        <w:instrText xml:space="preserve"> ADDIN ZOTERO_ITEM CSL_CITATION {"citationID":"Tc4VjWWw","properties":{"formattedCitation":"(Herrmann et al., 2018)","plainCitation":"(Herrmann et al., 2018)","noteIndex":0},"citationItems":[{"id":593,"uris":["http://zotero.org/users/9390994/items/NWPF7T2A"],"itemData":{"id":593,"type":"article-journal","abstract":"Background: Digital innovation, introduced across many industries, is a strong force of transformation. Some industries have seen faster transformation, whereas the health care sector only recently came into focus. A context where digital corporations move into health care, payers strive to keep rising costs at bay, and longer-living patients desire continuously improved quality of care points to a digital and value-based transformation with drastic implications for the health care sector. Objective: We tried to operationalize the discussion within the health care sector around digital and disruptive innovation to identify what type of technological enablers, business models, and value networks seem to be emerging from different groups of innovators with respect to their digital transformational efforts. Methods: From the Forbes 2000 and CBinsights databases, we identified 100 leading technology, life science, and start-up companies active in the health care sector. Further analysis identified projects from these companies within a digital context that were subsequently evaluated using the following criteria: delivery of patient value, presence of a comprehensive and distinctive underlying business model, solutions provided, and customer needs addressed. Results: Our methodological approach recorded more than 400 projects and collaborations. We identified patterns that show established corporations rely more on incremental innovation that supports their current business models, while start-ups engage their flexibility to explore new market segments with notable transformations of established business models. Thereby, start-ups offer higher promises of disruptive innovation. Additionally, start-ups offer more diversified value propositions addressing broader areas of the health care sector. Conclusions: Digital transformation is an opportunity to accelerate health care performance by lowering cost and improving quality of care. At an economic scale, business models can be strengthened and disruptive innovation models enabled. Corporations should look for collaborations with start-up companies to keep investment costs at bay and off the balance sheet. At the same time, the regulatory knowledge of established corporations might help start-ups to kick off digital disruption in the health care sector.","container-title":"J Med Internet Res","DOI":"10.2196/jmir.9498","ISSN":"1438-8871","issue":"3","page":"e104","title":"Digital Transformation and Disruption of the Health Care Sector: Internet-Based Observational Study","volume":"20","author":[{"family":"Herrmann","given":"Maximilian"},{"family":"Boehme","given":"Philip"},{"family":"Mondritzki","given":"Thomas"},{"family":"Ehlers","given":"Jan P"},{"family":"Kavadias","given":"Stylianos"},{"family":"Truebel","given":"Hubert"}],"issued":{"date-parts":[["2018",3,27]]}}}],"schema":"https://github.com/citation-style-language/schema/raw/master/csl-citation.json"} </w:instrText>
      </w:r>
      <w:r w:rsidR="00D910A9">
        <w:fldChar w:fldCharType="separate"/>
      </w:r>
      <w:r w:rsidR="00D910A9" w:rsidRPr="00D910A9">
        <w:t>(Herrmann et al., 2018)</w:t>
      </w:r>
      <w:r w:rsidR="00D910A9">
        <w:fldChar w:fldCharType="end"/>
      </w:r>
      <w:r w:rsidR="00F75E6A">
        <w:t xml:space="preserve">, </w:t>
      </w:r>
      <w:r w:rsidR="008D50FA">
        <w:t xml:space="preserve">it was inevitable for governments to </w:t>
      </w:r>
      <w:r w:rsidR="00C0086E">
        <w:t xml:space="preserve">quickly favour, </w:t>
      </w:r>
      <w:r w:rsidR="008D50FA">
        <w:t>adopt</w:t>
      </w:r>
      <w:r w:rsidR="00C0086E">
        <w:t xml:space="preserve">, </w:t>
      </w:r>
      <w:r w:rsidR="004A36C4">
        <w:t>and integrate</w:t>
      </w:r>
      <w:r w:rsidR="008D50FA">
        <w:t xml:space="preserve"> digital solutions</w:t>
      </w:r>
      <w:r w:rsidR="004A36C4">
        <w:t xml:space="preserve"> to their COVID-19 response strategies</w:t>
      </w:r>
      <w:r w:rsidR="001377E6">
        <w:t xml:space="preserve"> </w:t>
      </w:r>
      <w:r w:rsidR="00066116">
        <w:t xml:space="preserve">given the opportunity </w:t>
      </w:r>
      <w:r w:rsidR="008170B2">
        <w:t xml:space="preserve">to strengthen COVID-19 pandemic response strategies </w:t>
      </w:r>
      <w:r w:rsidR="001377E6">
        <w:fldChar w:fldCharType="begin"/>
      </w:r>
      <w:r w:rsidR="001377E6">
        <w:instrText xml:space="preserve"> ADDIN ZOTERO_ITEM CSL_CITATION {"citationID":"GsOcKlUA","properties":{"formattedCitation":"(Golinelli et al., 2020)","plainCitation":"(Golinelli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schema":"https://github.com/citation-style-language/schema/raw/master/csl-citation.json"} </w:instrText>
      </w:r>
      <w:r w:rsidR="001377E6">
        <w:fldChar w:fldCharType="separate"/>
      </w:r>
      <w:r w:rsidR="00005EB0" w:rsidRPr="00005EB0">
        <w:t>(Golinelli et al., 2020)</w:t>
      </w:r>
      <w:r w:rsidR="001377E6">
        <w:fldChar w:fldCharType="end"/>
      </w:r>
      <w:r w:rsidR="008D50FA">
        <w:t>.</w:t>
      </w:r>
    </w:p>
    <w:p w:rsidR="008A4389" w:rsidRDefault="00E963D2" w:rsidP="00E5624E">
      <w:pPr>
        <w:spacing w:line="276" w:lineRule="auto"/>
        <w:ind w:firstLine="720"/>
        <w:jc w:val="both"/>
      </w:pPr>
      <w:r>
        <w:t>D</w:t>
      </w:r>
      <w:r w:rsidR="00DA2F06">
        <w:t>igital</w:t>
      </w:r>
      <w:r w:rsidR="00800B86">
        <w:t xml:space="preserve"> </w:t>
      </w:r>
      <w:r w:rsidR="008159AC">
        <w:t xml:space="preserve">technology </w:t>
      </w:r>
      <w:r w:rsidR="00800B86">
        <w:t>played a crucial role in the</w:t>
      </w:r>
      <w:r w:rsidR="00AF70AD">
        <w:t xml:space="preserve"> </w:t>
      </w:r>
      <w:r w:rsidR="0077694A">
        <w:t xml:space="preserve">facilitation of </w:t>
      </w:r>
      <w:r w:rsidR="008159AC">
        <w:t>COVID-19 response strategies</w:t>
      </w:r>
      <w:r w:rsidR="0077694A">
        <w:t>.</w:t>
      </w:r>
      <w:r w:rsidR="001F5514">
        <w:t xml:space="preserve"> </w:t>
      </w:r>
      <w:r w:rsidR="00874E3E">
        <w:t xml:space="preserve">One of the major response strategies that are commonly scoped </w:t>
      </w:r>
      <w:r w:rsidR="0050770E">
        <w:t xml:space="preserve">is </w:t>
      </w:r>
      <w:r w:rsidR="00E7610C">
        <w:t>the development and improvement of public health communication</w:t>
      </w:r>
      <w:r w:rsidR="00C33BCA">
        <w:t xml:space="preserve"> </w:t>
      </w:r>
      <w:r w:rsidR="00C33BCA">
        <w:fldChar w:fldCharType="begin"/>
      </w:r>
      <w:r w:rsidR="00C33BCA">
        <w:instrText xml:space="preserve"> ADDIN ZOTERO_ITEM CSL_CITATION {"citationID":"u1GnBxJV","properties":{"formattedCitation":"(Afzal et al., 2021)","plainCitation":"(Afzal et al., 2021)","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schema":"https://github.com/citation-style-language/schema/raw/master/csl-citation.json"} </w:instrText>
      </w:r>
      <w:r w:rsidR="00C33BCA">
        <w:fldChar w:fldCharType="separate"/>
      </w:r>
      <w:r w:rsidR="00C33BCA" w:rsidRPr="00005EB0">
        <w:t>(Afzal et al., 2021)</w:t>
      </w:r>
      <w:r w:rsidR="00C33BCA">
        <w:fldChar w:fldCharType="end"/>
      </w:r>
      <w:r w:rsidR="00E7610C">
        <w:t xml:space="preserve">. </w:t>
      </w:r>
      <w:r w:rsidR="00324800">
        <w:t xml:space="preserve">According to the United Nation, after the declaration of the COVID-19 pandemic, they have found that 110 countries (57%) have already utilized digital technology as a way for </w:t>
      </w:r>
      <w:r w:rsidR="00D14DCC">
        <w:t xml:space="preserve">public health </w:t>
      </w:r>
      <w:r w:rsidR="00324800">
        <w:t>information communication</w:t>
      </w:r>
      <w:r w:rsidR="00EB77AF">
        <w:t xml:space="preserve"> </w:t>
      </w:r>
      <w:r w:rsidR="00EB77AF">
        <w:fldChar w:fldCharType="begin"/>
      </w:r>
      <w:r w:rsidR="00EB77AF">
        <w:instrText xml:space="preserve"> ADDIN ZOTERO_ITEM CSL_CITATION {"citationID":"lgRrLP4j","properties":{"formattedCitation":"(United Nations, 2020)","plainCitation":"(United Nations, 2020)","noteIndex":0},"citationItems":[{"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B77AF">
        <w:fldChar w:fldCharType="separate"/>
      </w:r>
      <w:r w:rsidR="00EB77AF" w:rsidRPr="00EB77AF">
        <w:t>(United Nations, 2020)</w:t>
      </w:r>
      <w:r w:rsidR="00EB77AF">
        <w:fldChar w:fldCharType="end"/>
      </w:r>
      <w:r w:rsidR="00777ED2">
        <w:t>. A</w:t>
      </w:r>
      <w:r w:rsidR="00BF020C">
        <w:t xml:space="preserve"> month after, 167 countries have used digital technology to disseminate COVID-19 information and guidance.</w:t>
      </w:r>
      <w:r w:rsidR="001801C9">
        <w:t xml:space="preserve"> </w:t>
      </w:r>
      <w:r w:rsidR="00A42D87">
        <w:t>M</w:t>
      </w:r>
      <w:r w:rsidR="00D21616">
        <w:t>oreo</w:t>
      </w:r>
      <w:r w:rsidR="00A42D87">
        <w:t>ver, v</w:t>
      </w:r>
      <w:r w:rsidR="00CA377A">
        <w:t xml:space="preserve">arious </w:t>
      </w:r>
      <w:r w:rsidR="006224EA">
        <w:t>p</w:t>
      </w:r>
      <w:r w:rsidR="00E7457A">
        <w:t xml:space="preserve">rivate and government sectors </w:t>
      </w:r>
      <w:r w:rsidR="0091471A">
        <w:t xml:space="preserve">have </w:t>
      </w:r>
      <w:r w:rsidR="002D177F">
        <w:t xml:space="preserve">come up with </w:t>
      </w:r>
      <w:r w:rsidR="004F3A32">
        <w:t xml:space="preserve">ways </w:t>
      </w:r>
      <w:r w:rsidR="0091471A">
        <w:t xml:space="preserve">to </w:t>
      </w:r>
      <w:r w:rsidR="007D1DCF">
        <w:t xml:space="preserve">integrate and </w:t>
      </w:r>
      <w:r w:rsidR="004D26D3">
        <w:t>digital technology to improve the COVID-19 information system</w:t>
      </w:r>
      <w:r w:rsidR="000523D5">
        <w:t xml:space="preserve"> </w:t>
      </w:r>
      <w:r w:rsidR="000523D5">
        <w:fldChar w:fldCharType="begin"/>
      </w:r>
      <w:r w:rsidR="00C440D1">
        <w:instrText xml:space="preserve"> ADDIN ZOTERO_ITEM CSL_CITATION {"citationID":"PMUv7wwS","properties":{"formattedCitation":"(Afzal et al., 2021; Whitelaw et al., 2020)","plainCitation":"(Afzal et al., 2021; Whitelaw et al., 2020)","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0523D5">
        <w:fldChar w:fldCharType="separate"/>
      </w:r>
      <w:r w:rsidR="00005EB0" w:rsidRPr="00005EB0">
        <w:t>(Afzal et al., 2021; Whitelaw et al., 2020)</w:t>
      </w:r>
      <w:r w:rsidR="000523D5">
        <w:fldChar w:fldCharType="end"/>
      </w:r>
      <w:r w:rsidR="004D26D3">
        <w:t>.</w:t>
      </w:r>
      <w:r w:rsidR="00E14E79">
        <w:t xml:space="preserve"> One of </w:t>
      </w:r>
      <w:r w:rsidR="00853939">
        <w:t xml:space="preserve">which is </w:t>
      </w:r>
      <w:r w:rsidR="003A5D2F">
        <w:t xml:space="preserve">the development of </w:t>
      </w:r>
      <w:r w:rsidR="0074314E">
        <w:t xml:space="preserve">centralized </w:t>
      </w:r>
      <w:r w:rsidR="00F4322C">
        <w:t xml:space="preserve">information </w:t>
      </w:r>
      <w:r w:rsidR="00331E41">
        <w:t xml:space="preserve">and </w:t>
      </w:r>
      <w:r w:rsidR="00940569">
        <w:t>the visualization of the epidemiological data through the dashboards</w:t>
      </w:r>
      <w:r w:rsidR="00B4187F">
        <w:t xml:space="preserve"> </w:t>
      </w:r>
      <w:r w:rsidR="00B4187F">
        <w:fldChar w:fldCharType="begin"/>
      </w:r>
      <w:r w:rsidR="00750E73">
        <w:instrText xml:space="preserve"> ADDIN ZOTERO_ITEM CSL_CITATION {"citationID":"3k5JnWD3","properties":{"formattedCitation":"(Dixit et al., 2020; Dong et al., 2020; Whitelaw et al., 2020)","plainCitation":"(Dixit et al., 2020; Dong et al., 2020; Whitelaw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7LwJicj4/i6aMmmlO","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4187F">
        <w:fldChar w:fldCharType="separate"/>
      </w:r>
      <w:r w:rsidR="00005EB0" w:rsidRPr="00005EB0">
        <w:t>(Dixit et al., 2020; Dong et al., 2020; Whitelaw et al., 2020)</w:t>
      </w:r>
      <w:r w:rsidR="00B4187F">
        <w:fldChar w:fldCharType="end"/>
      </w:r>
      <w:r w:rsidR="00C0259E">
        <w:t>, which would allow the</w:t>
      </w:r>
      <w:r w:rsidR="00F019A1">
        <w:t xml:space="preserve"> consistent monitoring </w:t>
      </w:r>
      <w:r w:rsidR="00EC6C06">
        <w:t>of the infections</w:t>
      </w:r>
      <w:r w:rsidR="003E2951">
        <w:t xml:space="preserve"> and modelling efforts</w:t>
      </w:r>
      <w:r w:rsidR="00940569">
        <w:t>.</w:t>
      </w:r>
      <w:r w:rsidR="00B81AF2">
        <w:t xml:space="preserve"> </w:t>
      </w:r>
      <w:r w:rsidR="00116D88">
        <w:t xml:space="preserve">And </w:t>
      </w:r>
      <w:r w:rsidR="00B81AF2">
        <w:t xml:space="preserve">it increased the demand for </w:t>
      </w:r>
      <w:r w:rsidR="00B71F57">
        <w:t>the development of COVID-19 dashboards given the contribution and massive impact it brings to the public health</w:t>
      </w:r>
      <w:r w:rsidR="00510F88">
        <w:t xml:space="preserve"> </w:t>
      </w:r>
      <w:r w:rsidR="00510F88">
        <w:fldChar w:fldCharType="begin"/>
      </w:r>
      <w:r w:rsidR="00510F88">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510F88">
        <w:fldChar w:fldCharType="separate"/>
      </w:r>
      <w:r w:rsidR="00005EB0" w:rsidRPr="00005EB0">
        <w:t>(Dong et al., 2020)</w:t>
      </w:r>
      <w:r w:rsidR="00510F88">
        <w:fldChar w:fldCharType="end"/>
      </w:r>
      <w:r w:rsidR="00B71F57">
        <w:t>.</w:t>
      </w:r>
      <w:r w:rsidR="005A2C32">
        <w:t xml:space="preserve"> </w:t>
      </w:r>
      <w:r w:rsidR="001652EA">
        <w:t xml:space="preserve">The first development of tracking technology for the COVID-19 pandemic was developed </w:t>
      </w:r>
      <w:r w:rsidR="004D152C">
        <w:t xml:space="preserve">prior to the declaration of the </w:t>
      </w:r>
      <w:r w:rsidR="001652EA">
        <w:t>pandemic.</w:t>
      </w:r>
      <w:r w:rsidR="004D152C">
        <w:t xml:space="preserve"> </w:t>
      </w:r>
      <w:r w:rsidR="002335AE">
        <w:t xml:space="preserve">On </w:t>
      </w:r>
      <w:r w:rsidR="001652EA">
        <w:t>February 17, 202</w:t>
      </w:r>
      <w:r w:rsidR="002C4993">
        <w:t>0</w:t>
      </w:r>
      <w:r w:rsidR="001652EA">
        <w:t xml:space="preserve">, </w:t>
      </w:r>
      <w:r w:rsidR="004D152C" w:rsidRPr="004D152C">
        <w:t>the Center for Systems Science and Engineering (CSSE)</w:t>
      </w:r>
      <w:r w:rsidR="00CA1CAD">
        <w:t xml:space="preserve"> at</w:t>
      </w:r>
      <w:r w:rsidR="004D152C" w:rsidRPr="004D152C">
        <w:t xml:space="preserve"> John Hopkins University had developed an interactive information system, wherein the </w:t>
      </w:r>
      <w:r w:rsidR="000F7164">
        <w:t xml:space="preserve">outbreak </w:t>
      </w:r>
      <w:r w:rsidR="007C3FB9">
        <w:t>novel coronavirus strain</w:t>
      </w:r>
      <w:r w:rsidR="004D152C" w:rsidRPr="004D152C">
        <w:t xml:space="preserve"> can be visualized and monitored concurrently</w:t>
      </w:r>
      <w:r w:rsidR="00E17E16">
        <w:t xml:space="preserve"> </w:t>
      </w:r>
      <w:r w:rsidR="00E17E16">
        <w:fldChar w:fldCharType="begin"/>
      </w:r>
      <w:r w:rsidR="00E17E16">
        <w:instrText xml:space="preserve"> ADDIN ZOTERO_ITEM CSL_CITATION {"citationID":"wAtkm6lW","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E17E16">
        <w:fldChar w:fldCharType="separate"/>
      </w:r>
      <w:r w:rsidR="00005EB0" w:rsidRPr="00005EB0">
        <w:t>(Dong et al., 2020)</w:t>
      </w:r>
      <w:r w:rsidR="00E17E16">
        <w:fldChar w:fldCharType="end"/>
      </w:r>
      <w:r w:rsidR="004D152C" w:rsidRPr="004D152C">
        <w:t xml:space="preserve">. </w:t>
      </w:r>
      <w:r w:rsidR="00887F3D">
        <w:t>Thereafter,</w:t>
      </w:r>
      <w:r w:rsidR="002D4112" w:rsidRPr="002D4112">
        <w:t xml:space="preserve"> </w:t>
      </w:r>
      <w:r w:rsidR="002D4112">
        <w:t>it became a common initiative</w:t>
      </w:r>
      <w:r w:rsidR="00887F3D">
        <w:t xml:space="preserve"> </w:t>
      </w:r>
      <w:r w:rsidR="00B44510">
        <w:t xml:space="preserve">the application </w:t>
      </w:r>
      <w:r w:rsidR="00070EDC">
        <w:t xml:space="preserve">digital </w:t>
      </w:r>
      <w:r w:rsidR="00B44510">
        <w:t xml:space="preserve">technology to </w:t>
      </w:r>
      <w:r w:rsidR="00070EDC">
        <w:t>allowing the most up-to-date and reliable information to be delivered to the public health</w:t>
      </w:r>
      <w:r w:rsidR="00DE29D7">
        <w:t xml:space="preserve"> </w:t>
      </w:r>
      <w:r w:rsidR="00DE29D7">
        <w:fldChar w:fldCharType="begin"/>
      </w:r>
      <w:r w:rsidR="00461F13">
        <w:instrText xml:space="preserve"> ADDIN ZOTERO_ITEM CSL_CITATION {"citationID":"aYUycqBZ","properties":{"formattedCitation":"(Chehresa, 2020)","plainCitation":"(Chehresa, 2020)","noteIndex":0},"citationItems":[{"id":583,"uris":["http://zotero.org/users/9390994/items/2DKD2J7Y"],"itemData":{"id":583,"type":"book","abstract":"🦠  Huge collection of useful projects and resources for COVID-19 (2019 novel Coronavirus)","genre":"TypeScript","source":"GitHub","title":"Awesome Coronavirus","URL":"https://github.com/soroushchehresa/awesome-coronavirus","author":[{"family":"Chehresa","given":"Soroush"}],"accessed":{"date-parts":[["2022",5,4]]},"issued":{"date-parts":[["2020"]]}}}],"schema":"https://github.com/citation-style-language/schema/raw/master/csl-citation.json"} </w:instrText>
      </w:r>
      <w:r w:rsidR="00DE29D7">
        <w:fldChar w:fldCharType="separate"/>
      </w:r>
      <w:r w:rsidR="00005EB0" w:rsidRPr="00005EB0">
        <w:t>(Chehresa, 2020)</w:t>
      </w:r>
      <w:r w:rsidR="00DE29D7">
        <w:fldChar w:fldCharType="end"/>
      </w:r>
      <w:r w:rsidR="00070EDC">
        <w:t>.</w:t>
      </w:r>
      <w:r w:rsidR="00901448" w:rsidRPr="00901448">
        <w:t xml:space="preserve"> </w:t>
      </w:r>
      <w:r w:rsidR="00901448">
        <w:t>And so t</w:t>
      </w:r>
      <w:r w:rsidR="00901448">
        <w:t>he COVID-19 pandemic presented an u</w:t>
      </w:r>
      <w:r w:rsidR="00901448" w:rsidRPr="002010C7">
        <w:t xml:space="preserve">nprecedented demand for </w:t>
      </w:r>
      <w:r w:rsidR="00901448">
        <w:t>the integration of digital technology and public health reporting.</w:t>
      </w:r>
    </w:p>
    <w:p w:rsidR="00B04911" w:rsidRDefault="000835CF" w:rsidP="00E5624E">
      <w:pPr>
        <w:spacing w:line="276" w:lineRule="auto"/>
        <w:ind w:firstLine="720"/>
        <w:jc w:val="both"/>
      </w:pPr>
      <w:r>
        <w:t>The prevalence of COVID-19 information platforms were unprecedented.</w:t>
      </w:r>
      <w:r w:rsidR="00B65D8C">
        <w:t xml:space="preserve"> </w:t>
      </w:r>
      <w:r w:rsidR="00F658CE">
        <w:t>Almost e</w:t>
      </w:r>
      <w:r w:rsidR="00B26235">
        <w:t xml:space="preserve">very country </w:t>
      </w:r>
      <w:r w:rsidR="00F658CE">
        <w:t>has the tracking and information delivery part of their COVID-19 response strategies.</w:t>
      </w:r>
      <w:r w:rsidR="00B04911" w:rsidRPr="00B04911">
        <w:t xml:space="preserve"> </w:t>
      </w:r>
      <w:r w:rsidR="007F0EDF">
        <w:t xml:space="preserve">For instance, most of the </w:t>
      </w:r>
      <w:bookmarkStart w:id="3" w:name="_GoBack"/>
      <w:bookmarkEnd w:id="3"/>
      <w:r w:rsidR="00A168F9">
        <w:t xml:space="preserve"> </w:t>
      </w:r>
    </w:p>
    <w:p w:rsidR="00B04911" w:rsidRDefault="00B04911" w:rsidP="00E5624E">
      <w:pPr>
        <w:spacing w:line="276" w:lineRule="auto"/>
        <w:ind w:firstLine="720"/>
        <w:jc w:val="both"/>
      </w:pPr>
      <w:r w:rsidRPr="00B04911">
        <w:t>Government information has focused on information about the outbreak, travel restrictions, practical guidance on protection, and governmental response. Governments, as the first custodian of data re­lated to COVID-19, have also started publishing sta­tistics that include the total number of cases in a country, total fatalities, as well reporting of cases by jurisdictions.</w:t>
      </w:r>
      <w:r>
        <w:t>r</w:t>
      </w:r>
    </w:p>
    <w:p w:rsidR="00B04911" w:rsidRDefault="00B04911" w:rsidP="00E5624E">
      <w:pPr>
        <w:spacing w:line="276" w:lineRule="auto"/>
        <w:ind w:firstLine="720"/>
        <w:jc w:val="both"/>
      </w:pPr>
    </w:p>
    <w:p w:rsidR="00E469BE" w:rsidRDefault="00287908" w:rsidP="00E5624E">
      <w:pPr>
        <w:spacing w:line="276" w:lineRule="auto"/>
        <w:ind w:firstLine="720"/>
        <w:jc w:val="both"/>
      </w:pPr>
      <w:r>
        <w:t xml:space="preserve"> </w:t>
      </w:r>
      <w:r w:rsidR="00B71181">
        <w:t>Since o</w:t>
      </w:r>
      <w:r w:rsidR="00E469BE">
        <w:t xml:space="preserve">ne of the requirements in the COVID-19 crisis management the establishment of accessible and reliable COVID-19 information for promoting appropriate public health decision-making </w:t>
      </w:r>
      <w:r w:rsidR="00E469BE">
        <w:fldChar w:fldCharType="begin"/>
      </w:r>
      <w:r w:rsidR="00E469BE">
        <w:instrText xml:space="preserve"> ADDIN ZOTERO_ITEM CSL_CITATION {"citationID":"jiVXMsAF","properties":{"formattedCitation":"(World Health Organization, 2021)","plainCitation":"(World Health Organization, 2021)","noteIndex":0},"citationItems":[{"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E469BE">
        <w:fldChar w:fldCharType="separate"/>
      </w:r>
      <w:r w:rsidR="00005EB0" w:rsidRPr="00005EB0">
        <w:t>(World Health Organization, 2021)</w:t>
      </w:r>
      <w:r w:rsidR="00E469BE">
        <w:fldChar w:fldCharType="end"/>
      </w:r>
      <w:r w:rsidR="00E469BE">
        <w:t xml:space="preserve">. So the improvement and development of a robust COVID-19 information system was necessary. </w:t>
      </w:r>
      <w:r w:rsidR="00E469BE" w:rsidRPr="007C52E9">
        <w:t>The COVID-19 pandemic is a turbulent situation, where the effort of response</w:t>
      </w:r>
      <w:r w:rsidR="00E469BE">
        <w:t xml:space="preserve"> must be actionable and in real</w:t>
      </w:r>
      <w:r w:rsidR="00E469BE" w:rsidRPr="007C52E9">
        <w:t xml:space="preserve">time for it to be </w:t>
      </w:r>
      <w:r w:rsidR="00E469BE">
        <w:t>impactful and relevant</w:t>
      </w:r>
      <w:r w:rsidR="00E469BE" w:rsidRPr="007C52E9">
        <w:t>.</w:t>
      </w:r>
      <w:r w:rsidR="00E469BE">
        <w:t xml:space="preserve"> Thus, the demand of g</w:t>
      </w:r>
      <w:r w:rsidR="00E469BE" w:rsidRPr="006514EB">
        <w:t xml:space="preserve">overnments, healthcare workers, media, and </w:t>
      </w:r>
      <w:r w:rsidR="00E469BE">
        <w:t>the citizen for a realtime, reliable, and accessible COVID-19 information was a consequence of the scale and pace of which the situation progressed.</w:t>
      </w:r>
      <w:r w:rsidR="009D2EE5">
        <w:t xml:space="preserve"> </w:t>
      </w:r>
      <w:r w:rsidR="00E469BE">
        <w:t>F</w:t>
      </w:r>
      <w:r w:rsidR="00E469BE" w:rsidRPr="007C52E9">
        <w:t>ortunately, the</w:t>
      </w:r>
      <w:r w:rsidR="00640AA1">
        <w:t xml:space="preserve"> adoption</w:t>
      </w:r>
      <w:r w:rsidR="00E469BE" w:rsidRPr="007C52E9">
        <w:t xml:space="preserve"> of technological innovation allowed the concept of </w:t>
      </w:r>
      <w:r w:rsidR="00E469BE">
        <w:t>application digital technology for COVID-19 response</w:t>
      </w:r>
      <w:r w:rsidR="00E469BE" w:rsidRPr="007C52E9">
        <w:t>.</w:t>
      </w:r>
      <w:r w:rsidR="008168CB">
        <w:t xml:space="preserve"> </w:t>
      </w:r>
    </w:p>
    <w:p w:rsidR="00B94F5A" w:rsidRDefault="00B94F5A" w:rsidP="00E5624E">
      <w:pPr>
        <w:spacing w:line="276" w:lineRule="auto"/>
        <w:ind w:firstLine="720"/>
        <w:jc w:val="both"/>
      </w:pPr>
      <w:r>
        <w:t>The development of</w:t>
      </w:r>
      <w:r w:rsidR="004F3860">
        <w:t xml:space="preserve"> </w:t>
      </w:r>
      <w:r>
        <w:t xml:space="preserve">COVID-19 </w:t>
      </w:r>
      <w:r w:rsidR="004F3860">
        <w:t xml:space="preserve">information platforms </w:t>
      </w:r>
      <w:r>
        <w:t>with an unprecedented pace and variet</w:t>
      </w:r>
      <w:r w:rsidR="000E5277">
        <w:t>y of stakeholders was pervasive. G</w:t>
      </w:r>
      <w:r>
        <w:t>iven the high internet penetration, integration of digital technology with health information systems (Pan American Health Organization, 2020b), and the prevalence of web applications (Galea, 2020). COVID-19 dashboards developed by various international organizations (WHO COVID-19 Dashboard), academics (John Hopkins Coronavirus Resource Center), and industries are instances that go beyond national, regional, and local governments to show the value of data visualization. The Center for Systems Science and Engineering (CSSE) at Johns Hopkins University developed the first publicly accessible dashboard on January 2020 (Dong et al., 2020), two months prior to the declaration of the COVID-19 pandemic (World Health Organization, 2020a). Henceforth, a massive increase in the demand and popularity for COVID-19 public dashboards is</w:t>
      </w:r>
      <w:r w:rsidR="00B111C4">
        <w:t xml:space="preserve"> evidence that it is essential</w:t>
      </w:r>
      <w:r w:rsidR="00EF5A71">
        <w:t xml:space="preserve"> and necessary</w:t>
      </w:r>
      <w:r w:rsidR="00B111C4">
        <w:t xml:space="preserve">. </w:t>
      </w:r>
    </w:p>
    <w:p w:rsidR="00CE4840" w:rsidRDefault="00B94F5A" w:rsidP="00E5624E">
      <w:pPr>
        <w:spacing w:line="276" w:lineRule="auto"/>
        <w:ind w:firstLine="720"/>
        <w:jc w:val="both"/>
      </w:pPr>
      <w:r>
        <w:t xml:space="preserve">Every COVID-19 dashboard released has its unique features but constitutes the same purpose. The World Health Organization had released its COVID-19 information dashboard (World Health Organization, 2020b). The dashboard's notable feature is its mobile-friendly responsiveness, minimalistic design, and interactivity that makes complex statistics accessible and available in a convenient way. In the Philippines, the Department of Health had released its Official COVID-19 Tracker. The COVID-19 dashboard was developed by utilizing a dashboard service called "Tableau." Every essential COVID-19 related information is comprehensible and straightforward. It is also interactive, where the users acquire a brief description of each presented data. Various governments have also released its COVID-19 data case bulletin in the regional context. However, it is a significant drawback to adopt case bulletin means of delivering the COVID-19 information because it is laborious to maintain, inefficient, and cannot deliver information in real-time. </w:t>
      </w:r>
    </w:p>
    <w:p w:rsidR="00C25C72" w:rsidRDefault="00C25C72" w:rsidP="00E5624E">
      <w:pPr>
        <w:spacing w:line="276" w:lineRule="auto"/>
        <w:ind w:firstLine="720"/>
        <w:jc w:val="both"/>
      </w:pPr>
      <w:r>
        <w:t>COVID-19 information is mainly delivered through the information systems, which is why it plays a crucial part in controlling the COVID-19 pandemic (Pan American Health Organization, 2020a). Moreover, health authorities have developed many approaches to improve the COVID-19 information system and effective public communication. One of the ways healthcare authorities have accomplished effective public health communication is through the adoption of the internet (World Health Organization, 2020b). In such conditions of isolation, the adoption of technology is no coincidence. That is because it conveniently allowed people to have an accessible source of relevant and reliable COVID-19 related information.</w:t>
      </w:r>
    </w:p>
    <w:p w:rsidR="00C25C72" w:rsidRDefault="00C25C72" w:rsidP="00E5624E">
      <w:pPr>
        <w:spacing w:line="276" w:lineRule="auto"/>
        <w:ind w:firstLine="720"/>
        <w:jc w:val="both"/>
      </w:pPr>
      <w:r>
        <w:t>COVID-19 information systems are more critical than at any other time for handling data and information at the pace required by the ambiguity of the COVID-19 situation. Information systems allow quick, expeditious, and coordinated information accessibility and sharing, and they promote the prioritization of care, access, and response, particularly for individuals in contexts of susceptibility. With appropriately disaggregated COVID-19 insights, it is feasible to develop a mechanism that minimizes potential health disparities at all levels of care and facilitates the execution of initiatives to tackle such inefficiencies. So, integrating technology to promote advanced and digital health information became an option for improving a robust health information system. What is needed is an actionable expansion of the present COVID-19 information system to have an effective COVID-19 public communication.</w:t>
      </w:r>
    </w:p>
    <w:p w:rsidR="00C25C72" w:rsidRDefault="00C25C72" w:rsidP="00E5624E">
      <w:pPr>
        <w:spacing w:line="276" w:lineRule="auto"/>
        <w:ind w:firstLine="720"/>
        <w:jc w:val="both"/>
      </w:pPr>
      <w:r>
        <w:t>COVID-19 information systems can be expanded by implementing a web-based application, such as dashboards, that provides COVID-19 insights. It is apparent that COVID-19 dashboards are one of the essential ways to communicate the COVID-19 situation to the public effectively. Even though the Government Health Departments already has its COVID-19 data that is publicly accessible, organization and academic-based repositories, such as the JHU CSSE COVID-19 repository, became the de-facto standard. Not only that, despite the availability of these data, it needs to be extracted and processed to be displayed through dashboards. That is why real-time dashboard visualization of COVID-19 data became an effective technique to fulfill the public health needs for essential COVID-19-related information.</w:t>
      </w:r>
    </w:p>
    <w:p w:rsidR="00C25C72" w:rsidRDefault="00C25C72" w:rsidP="00E5624E">
      <w:pPr>
        <w:spacing w:line="276" w:lineRule="auto"/>
        <w:ind w:firstLine="720"/>
        <w:jc w:val="both"/>
      </w:pPr>
      <w:r>
        <w:t>Dashboards can promptly present actual or real-time data changes, unlike static reporting modalities such as articles or reports. That is why multiple governments and organizations from various nations have developed an accessible dashboard specifically to highlight the situation in their nation. One of the recurring features of these dashboards is that it provides a comprehensible summary of the cumulative data about the COVID-19 cases, deaths, recoveries, and the overview of the COVID-19 vaccination insights, and these numerical data are then visualized. People with no technical knowledge could benefit from a real-time COVID-19 tracking dashboard, which can contain a plethora of information on a web application. Furthermore, this can be meaningfully utilized by individuals in need of COVID-19 related information. Digital dashboards allow COVID-19 epidemiological data to record and report individual data points from various levels, allowing for a more precise assessment of the COVID-19 pandemic context. Consequently, an overview of the scenario is provided in an accessible and convenient way.</w:t>
      </w:r>
    </w:p>
    <w:p w:rsidR="00C25C72" w:rsidRDefault="00C25C72" w:rsidP="00E5624E">
      <w:pPr>
        <w:spacing w:line="276" w:lineRule="auto"/>
        <w:ind w:firstLine="720"/>
        <w:jc w:val="both"/>
      </w:pPr>
      <w:r>
        <w:t>However,</w:t>
      </w:r>
      <w:r w:rsidR="00F70263">
        <w:t xml:space="preserve"> the one of the identified problems by the researcher in the locality is</w:t>
      </w:r>
      <w:r>
        <w:t xml:space="preserve"> the lack of COVID-19 dashboards inclusive of the epidemiological insights within the area of Digos city. Despite the rising popularity of COVID-19 dashboards developed by various organizations, such as the COVID-19 Tracker Philippines from DOH, Davao Region COVID-19 Insights of Mindanao, John Hopkins Coronavirus Resource Center, there is a lack of inclusivity for specific insights from the locality. Although the City of Digos government-organized page from Facebo</w:t>
      </w:r>
      <w:r w:rsidR="00AC6CDE">
        <w:t>ok publishes COVID-19 insights</w:t>
      </w:r>
      <w:r>
        <w:t>, it is published only with long intervals between days, weeks, or even months, which is a major insufficiency for effective COVID-19 public communication. Thus, considering the pace of the COVID-19 situation moves at an exponential rate, the gap will surely incapacitate Digoseños in making the best health-informed decisions. Hence, a real-time web-based COVID-19 dashboard is defined as a solution to the problem.</w:t>
      </w:r>
    </w:p>
    <w:p w:rsidR="000772EB" w:rsidRDefault="00E46A54" w:rsidP="00E5624E">
      <w:pPr>
        <w:spacing w:line="276" w:lineRule="auto"/>
        <w:ind w:firstLine="720"/>
        <w:jc w:val="both"/>
      </w:pPr>
      <w:r w:rsidRPr="00B762A1">
        <w:t xml:space="preserve">In ways that are difficult to do conventionally, </w:t>
      </w:r>
      <w:r>
        <w:t xml:space="preserve">the utilization of </w:t>
      </w:r>
      <w:r w:rsidRPr="00B762A1">
        <w:t>digital technology</w:t>
      </w:r>
      <w:r>
        <w:t xml:space="preserve"> have certainly proven to </w:t>
      </w:r>
      <w:r w:rsidRPr="00B762A1">
        <w:t>in pandemic strategy and response.</w:t>
      </w:r>
      <w:r>
        <w:t xml:space="preserve"> </w:t>
      </w:r>
      <w:r w:rsidR="00E4704E">
        <w:t>Therefore, a</w:t>
      </w:r>
      <w:r w:rsidR="00E4704E">
        <w:t>s an indep</w:t>
      </w:r>
      <w:r w:rsidR="004700D1">
        <w:t xml:space="preserve">endent academic initiative, this research will propose a project that </w:t>
      </w:r>
      <w:r w:rsidR="00E4704E">
        <w:t>will develop a web-based interactive dashboard, namely COVID Pulse, that is inclusive of the COVID-19 context of Digos City. The web-based application will have data visualization features and track COVID-19 cases, deaths, recoveries, and vaccination at the global, national, regional, and local levels. The objective of this website should be to make COVID-19 related information more mainstream, especially in the locality, and to allow the Digoseños, the citizens of Digos City, for a much more granular assessment of the COVID-19 situation, especially considering the ambiguity of which the situation changes.</w:t>
      </w:r>
    </w:p>
    <w:p w:rsidR="00E5624E" w:rsidRPr="000772EB" w:rsidRDefault="00E5624E" w:rsidP="00E5624E">
      <w:pPr>
        <w:spacing w:line="276" w:lineRule="auto"/>
        <w:ind w:firstLine="720"/>
        <w:jc w:val="both"/>
      </w:pPr>
    </w:p>
    <w:p w:rsidR="00552C83" w:rsidRDefault="00552C83" w:rsidP="00575F72">
      <w:pPr>
        <w:pStyle w:val="Heading2"/>
      </w:pPr>
      <w:bookmarkStart w:id="4" w:name="_Toc102415284"/>
      <w:r w:rsidRPr="00552C83">
        <w:t>Theoretical and Conceptual Framework</w:t>
      </w:r>
      <w:bookmarkEnd w:id="4"/>
    </w:p>
    <w:p w:rsidR="00B85D34" w:rsidRDefault="00516054" w:rsidP="00575F72">
      <w:pPr>
        <w:jc w:val="both"/>
      </w:pPr>
      <w:r>
        <w:tab/>
      </w:r>
      <w:r w:rsidR="00762705" w:rsidRPr="007E1CBA">
        <w:t>The study that is going to be conducted</w:t>
      </w:r>
      <w:r w:rsidR="002A696B">
        <w:t xml:space="preserve"> can</w:t>
      </w:r>
      <w:r w:rsidR="00762705" w:rsidRPr="007E1CBA">
        <w:t xml:space="preserve">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catalyzed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005EB0" w:rsidRPr="00005EB0">
        <w:t>(Whitelaw et al., 2020)</w:t>
      </w:r>
      <w:r w:rsidR="00B85D34">
        <w:fldChar w:fldCharType="end"/>
      </w:r>
      <w:r w:rsidR="00B85D34">
        <w:t>.</w:t>
      </w:r>
      <w:r w:rsidR="0004028F">
        <w:t xml:space="preserve"> </w:t>
      </w:r>
    </w:p>
    <w:p w:rsidR="008626C9" w:rsidRDefault="00B85D34" w:rsidP="00575F72">
      <w:pPr>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t xml:space="preserve"> the Tracking technology wherein the COVID-19 Pulse, the digital technology that is integrated for the purpose of COVID-19 pandemic response, is aimed to provide epidemiological insights and monitor the C</w:t>
      </w:r>
      <w:r w:rsidR="008626C9">
        <w:t>OVID-19 situation in real-time.</w:t>
      </w:r>
    </w:p>
    <w:p w:rsidR="00ED435D" w:rsidRDefault="00B85D34" w:rsidP="00575F72">
      <w:pPr>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w:t>
      </w:r>
      <w:r w:rsidR="00204959">
        <w:t>asserted</w:t>
      </w:r>
      <w:r>
        <w:t xml:space="preserve"> that although tracking technology is advantageous, it is without its disadvantages. 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r w:rsidR="00A36E38">
        <w:t xml:space="preserve">Hence, </w:t>
      </w:r>
      <w:r w:rsidR="002A15BB">
        <w:t>countries</w:t>
      </w:r>
      <w:r w:rsidR="001B7E8E">
        <w:t xml:space="preserve"> with successful outcomes</w:t>
      </w:r>
      <w:r w:rsidR="00796752">
        <w:t xml:space="preserve"> on the COVID-19 response and mitigation strategies</w:t>
      </w:r>
      <w:r w:rsidR="001B7E8E">
        <w:t xml:space="preserve"> are mostly those who have digital applications integrated in their COVID-19 strategic plans. </w:t>
      </w:r>
      <w:bookmarkStart w:id="5"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5"/>
    </w:p>
    <w:p w:rsidR="00E046E0" w:rsidRDefault="005418F0" w:rsidP="00575F72">
      <w:pPr>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00005EB0" w:rsidRPr="00005EB0">
        <w:t>(Brown &amp; Svenson,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575F72">
      <w:pPr>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p>
    <w:p w:rsidR="00003857" w:rsidRPr="00411F89" w:rsidRDefault="00B40D30" w:rsidP="00575F72">
      <w:pPr>
        <w:ind w:firstLine="720"/>
        <w:jc w:val="both"/>
      </w:pPr>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w:t>
      </w:r>
      <w:r w:rsidR="00B02524">
        <w:t>COVID Pulse web application</w:t>
      </w:r>
      <w:r w:rsidR="00B02524">
        <w:t xml:space="preserve">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FF5454" w:rsidRDefault="00003857" w:rsidP="00FF5454">
      <w:pPr>
        <w:spacing w:line="240" w:lineRule="auto"/>
        <w:jc w:val="center"/>
        <w:rPr>
          <w:b/>
          <w:i/>
        </w:rPr>
      </w:pPr>
      <w:r>
        <w:rPr>
          <w:noProof/>
          <w:lang w:val="en-US" w:eastAsia="en-US"/>
        </w:rPr>
        <mc:AlternateContent>
          <mc:Choice Requires="wpg">
            <w:drawing>
              <wp:inline distT="0" distB="0" distL="0" distR="0">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2"/>
                          <a:chOff x="0" y="0"/>
                          <a:chExt cx="6164372" cy="3314832"/>
                        </a:xfrm>
                      </wpg:grpSpPr>
                      <wpg:grpSp>
                        <wpg:cNvPr id="85" name="Group 85"/>
                        <wpg:cNvGrpSpPr/>
                        <wpg:grpSpPr>
                          <a:xfrm>
                            <a:off x="0" y="0"/>
                            <a:ext cx="6164372" cy="3314832"/>
                            <a:chOff x="0" y="0"/>
                            <a:chExt cx="6164372" cy="3459706"/>
                          </a:xfrm>
                        </wpg:grpSpPr>
                        <wpg:grpSp>
                          <wpg:cNvPr id="77" name="Group 77"/>
                          <wpg:cNvGrpSpPr/>
                          <wpg:grpSpPr>
                            <a:xfrm>
                              <a:off x="0" y="0"/>
                              <a:ext cx="4606506" cy="3459706"/>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v:group>
                <w10:anchorlock/>
              </v:group>
            </w:pict>
          </mc:Fallback>
        </mc:AlternateContent>
      </w:r>
    </w:p>
    <w:p w:rsidR="00FF5454" w:rsidRDefault="00FF5454" w:rsidP="00FF5454">
      <w:pPr>
        <w:spacing w:line="240" w:lineRule="auto"/>
        <w:jc w:val="center"/>
        <w:rPr>
          <w:b/>
          <w:i/>
        </w:rPr>
      </w:pPr>
    </w:p>
    <w:p w:rsidR="002A245C" w:rsidRDefault="00EE27C1" w:rsidP="00FF5454">
      <w:pPr>
        <w:spacing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BB563D" w:rsidRPr="002B60BC" w:rsidRDefault="00BB563D" w:rsidP="00BB563D">
      <w:pPr>
        <w:spacing w:before="240" w:line="240" w:lineRule="auto"/>
        <w:jc w:val="center"/>
      </w:pP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r w:rsidRPr="00FC6047">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Bacelar Nicolau,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Ivanković et al., 2021; Max Roser &amp; Ortiz-Ospina, 2022). That is because COVID-19 information systems may support decision-making and help individuals adapt their health behaviors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r w:rsidR="00C03A64">
        <w:t>realtime</w:t>
      </w:r>
      <w:r>
        <w:t xml:space="preserve"> </w:t>
      </w:r>
      <w:r w:rsidR="00C03A64">
        <w:t>web-based application</w:t>
      </w:r>
      <w:r>
        <w:t xml:space="preserve">. </w:t>
      </w:r>
      <w:r w:rsidRPr="00FB7263">
        <w:t>The name was inspired by the Official School Publication of Co</w:t>
      </w:r>
      <w:r>
        <w:t xml:space="preserve">r Jesu College Basic Education  </w:t>
      </w:r>
      <w:r w:rsidRPr="00FB7263">
        <w:t xml:space="preserve">Department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informations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It refers to the feature of the COVID Pulse web application that provides an realtim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9F2EC5" w:rsidRPr="009F2EC5" w:rsidRDefault="009F2EC5" w:rsidP="009F2EC5">
      <w:r>
        <w:t>Digital Divide</w:t>
      </w:r>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005EB0" w:rsidRPr="00005EB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005EB0" w:rsidRPr="00005EB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005EB0" w:rsidRPr="00005EB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005EB0" w:rsidRPr="00005EB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005EB0" w:rsidRPr="00005EB0">
        <w:t>(Larson, 2021)</w:t>
      </w:r>
      <w:r>
        <w:fldChar w:fldCharType="end"/>
      </w:r>
      <w: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Hypertext Markup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005EB0" w:rsidRPr="00005EB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005EB0" w:rsidRPr="00005EB0">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005EB0" w:rsidRPr="00005EB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devDependencies that will be implemented in the COVID Pulse project can be found in the </w:t>
      </w:r>
      <w:r>
        <w:rPr>
          <w:rFonts w:ascii="Courier New" w:hAnsi="Courier New" w:cs="Courier New"/>
          <w:color w:val="000000"/>
          <w:sz w:val="20"/>
        </w:rPr>
        <w:t>package.json</w:t>
      </w:r>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devDependencies, scripts, and version.  Note that there are some packages such as </w:t>
      </w:r>
      <w:r>
        <w:rPr>
          <w:rFonts w:ascii="Courier New" w:hAnsi="Courier New" w:cs="Courier New"/>
          <w:color w:val="000000"/>
          <w:sz w:val="20"/>
        </w:rPr>
        <w:t>day.js and axios</w:t>
      </w:r>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ame": "coronaviruspulse-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ersion":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cript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 "vite",</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uild": "vit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review": "vit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 "cypress open-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ci": "cypress run-ct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xios":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ootstrap":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ayjs":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jquery":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ewsapi":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chartjs":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ite-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ue":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js/plugin-vue":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utoprefixer":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ostcss":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r>
        <w:rPr>
          <w:b/>
        </w:rPr>
        <w:t xml:space="preserve">npm - </w:t>
      </w:r>
      <w:r>
        <w:t>It 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 Note that the Node.js installation procedure comes with the Node Package Manager (npm). However, for the COVID Pulse project, the researcher further installed the alternative of npm, which is pnpm.</w:t>
      </w:r>
    </w:p>
    <w:p w:rsidR="0056081D" w:rsidRDefault="0056081D" w:rsidP="0056081D">
      <w:pPr>
        <w:keepLines/>
        <w:suppressLineNumbers/>
        <w:suppressAutoHyphens/>
        <w:ind w:firstLine="720"/>
        <w:jc w:val="both"/>
      </w:pPr>
      <w:r>
        <w:t>The package manager such as pnpm is essential in the setup and development process of the COVID Pulse project since it allows the researcher to install, update, and remove the packages that is involved during the development process. pnpm will be mainly used since it has major advantages compared to the default package manager of Node.js.</w:t>
      </w:r>
    </w:p>
    <w:p w:rsidR="0056081D" w:rsidRDefault="0056081D" w:rsidP="0056081D">
      <w:pPr>
        <w:keepLines/>
        <w:suppressLineNumbers/>
        <w:suppressAutoHyphens/>
        <w:ind w:firstLine="720"/>
        <w:jc w:val="both"/>
      </w:pPr>
      <w:r>
        <w:t>Installation of pnpm via npm:</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r>
        <w:rPr>
          <w:rFonts w:ascii="Courier New" w:hAnsi="Courier New" w:cs="Courier New"/>
          <w:sz w:val="20"/>
          <w:szCs w:val="24"/>
        </w:rPr>
        <w:t>npm install -g pnpm</w:t>
      </w:r>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The main JavaScript framework that will be utilized to build the COVID Pulse frontend user interface. Vue.js is anchored in the standard HTML, CSS, and Javascript while allowing the resesarcher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Vue.js installation via pnpm:</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pnpm init vue@latest</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vue</w:t>
      </w:r>
      <w:r>
        <w:rPr>
          <w:rFonts w:ascii="Courier New" w:hAnsi="Courier New" w:cs="Courier New"/>
          <w:sz w:val="20"/>
          <w:szCs w:val="24"/>
        </w:rPr>
        <w:t>)</w:t>
      </w:r>
    </w:p>
    <w:p w:rsidR="0056081D" w:rsidRDefault="0056081D" w:rsidP="0056081D">
      <w:pPr>
        <w:keepLines/>
        <w:suppressLineNumbers/>
        <w:suppressAutoHyphens/>
        <w:jc w:val="both"/>
      </w:pPr>
      <w:r>
        <w:t>Configuration of COVID Pulse project through Vu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cjc-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TypeScrip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Vu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inia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Vitest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ESLint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Scaffolding project in ./&lt;</w:t>
      </w:r>
      <w:r>
        <w:t xml:space="preserve"> </w:t>
      </w:r>
      <w:r>
        <w:rPr>
          <w:rFonts w:ascii="Courier New" w:hAnsi="Courier New" w:cs="Courier New"/>
          <w:sz w:val="20"/>
        </w:rPr>
        <w:t>cjc-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cjc-coronavirus-pulse</w:t>
      </w:r>
    </w:p>
    <w:p w:rsidR="0056081D" w:rsidRDefault="0056081D" w:rsidP="0056081D">
      <w:pPr>
        <w:keepLines/>
        <w:suppressLineNumbers/>
        <w:suppressAutoHyphens/>
        <w:jc w:val="both"/>
      </w:pPr>
      <w:r>
        <w:rPr>
          <w:b/>
        </w:rPr>
        <w:tab/>
        <w:t>Tailwind -</w:t>
      </w:r>
      <w: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Tailwind CSS installation via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m install -D tailwindcss</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x tailwindcss init</w:t>
      </w:r>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vue-chartjs wrapper installation via pnpm: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rPr>
        <w:t>npm install vue-chartjs chart.js</w:t>
      </w:r>
    </w:p>
    <w:p w:rsidR="0056081D" w:rsidRDefault="0056081D" w:rsidP="00F547C5">
      <w:pPr>
        <w:keepLines/>
        <w:suppressLineNumbers/>
        <w:suppressAutoHyphens/>
        <w:ind w:firstLine="720"/>
        <w:jc w:val="both"/>
      </w:pPr>
      <w:r>
        <w:t>Integration of Chart.js to Vu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Installation of Firebase via pnpm:</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pnpm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pnpm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init</w:t>
      </w:r>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firebas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debugability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teesting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Installation of Cypress through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 -D @cypress/webpack-dev-server @cypress/vue</w:t>
      </w:r>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Installation of Lighthouse through pnpm:</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pnpm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It is a COVID-19 data repository collected, provided, and operated by the Center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List of installed dependencies and devDependencies:</w:t>
      </w:r>
    </w:p>
    <w:p w:rsidR="0056081D" w:rsidRDefault="0056081D" w:rsidP="001D1DBF">
      <w:pPr>
        <w:keepLines/>
        <w:suppressLineNumbers/>
        <w:suppressAutoHyphens/>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node_modules\.pnpm\@types+long@4.0.2\node_modules\@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js/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node_modules\.pnpm\ast-types@0.13.4\node_modules\as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node_modules\.pnpm\axios@0.26.1\node_modules\axio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node_modules\.pnpm\bootstrap@5.1.3\node_modules\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node_modules\.pnpm\chart.js@3.7.1\node_modules\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node_modules\.pnpm\cypress@9.6.0\node_modules\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node_modules\.pnpm\dayjs@1.11.1\node_modules\day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node_modules\.pnpm\firebase@9.7.0\node_modules\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node_modules\.pnpm\jquery@3.6.0\node_modules\jquer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node_modules\.pnpm\newsapi@2.4.1\node_modules\newsapi</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node_modules\.pnpm\postcss@8.4.12\node_modules\post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node_modules\.pnpm\tailwindcss@3.0.24\node_modules\tailwind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node_modules\.pnpm\title-case@3.0.3\node_modules\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node_modules\.pnpm\vite@2.9.6\node_modules\vit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node_modules\.pnpm\vue@3.2.33\node_modules\vue</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axios 0.26.1                dayjs 1.11.1                jquery 3.6.0                title-case 3.0.3            vue-number-animation 1.1.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bootstrap 5.1.3             firebase 9.7.0              newsapi 2.4.1               vue 3.2.33                  vue-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hart.js 3.7.1              firebase-tools 10.7.2       vue-chartjs 4.0.7</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v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ite-dev-server 2.2.2     @tailwindcss/typography 0.5.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 9.6.0                      tailwindcss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ue 3.1.1                 @vitejs/plugin-vue 2.3.1</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postcss 8.4.12                     vit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ebpack-dev-server 1.8.4  autoprefixer 10.4.5</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start-server-and-test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Lint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005EB0" w:rsidRPr="00005EB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1978" w:rsidRDefault="00411978">
      <w:pPr>
        <w:spacing w:line="240" w:lineRule="auto"/>
      </w:pPr>
      <w:r>
        <w:separator/>
      </w:r>
    </w:p>
  </w:endnote>
  <w:endnote w:type="continuationSeparator" w:id="0">
    <w:p w:rsidR="00411978" w:rsidRDefault="004119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1978" w:rsidRDefault="00411978">
      <w:pPr>
        <w:spacing w:line="240" w:lineRule="auto"/>
      </w:pPr>
      <w:r>
        <w:separator/>
      </w:r>
    </w:p>
  </w:footnote>
  <w:footnote w:type="continuationSeparator" w:id="0">
    <w:p w:rsidR="00411978" w:rsidRDefault="0041197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7F0EDF">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hideSpellingErrors/>
  <w:hideGrammaticalErrors/>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00A53"/>
    <w:rsid w:val="00003857"/>
    <w:rsid w:val="00005EB0"/>
    <w:rsid w:val="00006D78"/>
    <w:rsid w:val="000118DB"/>
    <w:rsid w:val="00016F80"/>
    <w:rsid w:val="0002476A"/>
    <w:rsid w:val="00025804"/>
    <w:rsid w:val="00026CAA"/>
    <w:rsid w:val="0003028C"/>
    <w:rsid w:val="00033B02"/>
    <w:rsid w:val="00036E2A"/>
    <w:rsid w:val="00036FA4"/>
    <w:rsid w:val="00037D28"/>
    <w:rsid w:val="0004028F"/>
    <w:rsid w:val="00042F64"/>
    <w:rsid w:val="00043506"/>
    <w:rsid w:val="00047A84"/>
    <w:rsid w:val="00050520"/>
    <w:rsid w:val="000523D5"/>
    <w:rsid w:val="00062784"/>
    <w:rsid w:val="000630C3"/>
    <w:rsid w:val="0006455F"/>
    <w:rsid w:val="00066116"/>
    <w:rsid w:val="0006747D"/>
    <w:rsid w:val="000677F0"/>
    <w:rsid w:val="00070EDC"/>
    <w:rsid w:val="00072BFC"/>
    <w:rsid w:val="00074277"/>
    <w:rsid w:val="00075208"/>
    <w:rsid w:val="000772EB"/>
    <w:rsid w:val="000778A2"/>
    <w:rsid w:val="000835CF"/>
    <w:rsid w:val="00086B09"/>
    <w:rsid w:val="00087A69"/>
    <w:rsid w:val="0009164D"/>
    <w:rsid w:val="00092097"/>
    <w:rsid w:val="0009246F"/>
    <w:rsid w:val="00092E5A"/>
    <w:rsid w:val="0009709B"/>
    <w:rsid w:val="000B2750"/>
    <w:rsid w:val="000B4F67"/>
    <w:rsid w:val="000B507A"/>
    <w:rsid w:val="000B5BE9"/>
    <w:rsid w:val="000B6114"/>
    <w:rsid w:val="000C5313"/>
    <w:rsid w:val="000C5456"/>
    <w:rsid w:val="000C6BA3"/>
    <w:rsid w:val="000C74A6"/>
    <w:rsid w:val="000D0465"/>
    <w:rsid w:val="000E1034"/>
    <w:rsid w:val="000E10EA"/>
    <w:rsid w:val="000E1C48"/>
    <w:rsid w:val="000E384C"/>
    <w:rsid w:val="000E5277"/>
    <w:rsid w:val="000E6E6B"/>
    <w:rsid w:val="000F43A3"/>
    <w:rsid w:val="000F7164"/>
    <w:rsid w:val="00100D58"/>
    <w:rsid w:val="001017A9"/>
    <w:rsid w:val="00101B34"/>
    <w:rsid w:val="00106709"/>
    <w:rsid w:val="00115775"/>
    <w:rsid w:val="00116D88"/>
    <w:rsid w:val="00120917"/>
    <w:rsid w:val="00121707"/>
    <w:rsid w:val="00122B04"/>
    <w:rsid w:val="001377E6"/>
    <w:rsid w:val="0014044D"/>
    <w:rsid w:val="00147456"/>
    <w:rsid w:val="001509F5"/>
    <w:rsid w:val="00151A0A"/>
    <w:rsid w:val="00156058"/>
    <w:rsid w:val="00156B8C"/>
    <w:rsid w:val="001652EA"/>
    <w:rsid w:val="001671E9"/>
    <w:rsid w:val="0017423C"/>
    <w:rsid w:val="00176B61"/>
    <w:rsid w:val="00176CA1"/>
    <w:rsid w:val="001801C9"/>
    <w:rsid w:val="00187F50"/>
    <w:rsid w:val="00195FCC"/>
    <w:rsid w:val="0019709F"/>
    <w:rsid w:val="001A0453"/>
    <w:rsid w:val="001A2389"/>
    <w:rsid w:val="001A3226"/>
    <w:rsid w:val="001A432B"/>
    <w:rsid w:val="001A5275"/>
    <w:rsid w:val="001B02ED"/>
    <w:rsid w:val="001B3556"/>
    <w:rsid w:val="001B46A8"/>
    <w:rsid w:val="001B52F4"/>
    <w:rsid w:val="001B56C4"/>
    <w:rsid w:val="001B63E0"/>
    <w:rsid w:val="001B7E8E"/>
    <w:rsid w:val="001C4CD4"/>
    <w:rsid w:val="001D1CF8"/>
    <w:rsid w:val="001D1DBF"/>
    <w:rsid w:val="001D429C"/>
    <w:rsid w:val="001D5485"/>
    <w:rsid w:val="001D7AA8"/>
    <w:rsid w:val="001D7BBA"/>
    <w:rsid w:val="001E3CFA"/>
    <w:rsid w:val="001E5DE3"/>
    <w:rsid w:val="001E6545"/>
    <w:rsid w:val="001F0C93"/>
    <w:rsid w:val="001F27B0"/>
    <w:rsid w:val="001F2ED6"/>
    <w:rsid w:val="001F3A2A"/>
    <w:rsid w:val="001F5514"/>
    <w:rsid w:val="0020005E"/>
    <w:rsid w:val="002010C7"/>
    <w:rsid w:val="002010EF"/>
    <w:rsid w:val="002012C3"/>
    <w:rsid w:val="00204959"/>
    <w:rsid w:val="00204B60"/>
    <w:rsid w:val="0020642E"/>
    <w:rsid w:val="00215132"/>
    <w:rsid w:val="00215DFF"/>
    <w:rsid w:val="002161F7"/>
    <w:rsid w:val="002172F3"/>
    <w:rsid w:val="00225A15"/>
    <w:rsid w:val="00225F41"/>
    <w:rsid w:val="0022604A"/>
    <w:rsid w:val="002275CC"/>
    <w:rsid w:val="002277D9"/>
    <w:rsid w:val="00227FF6"/>
    <w:rsid w:val="002320CE"/>
    <w:rsid w:val="00233489"/>
    <w:rsid w:val="002335AE"/>
    <w:rsid w:val="00233924"/>
    <w:rsid w:val="0024034B"/>
    <w:rsid w:val="0024635E"/>
    <w:rsid w:val="00246CCC"/>
    <w:rsid w:val="00251AA1"/>
    <w:rsid w:val="00251DD2"/>
    <w:rsid w:val="00253746"/>
    <w:rsid w:val="002627F4"/>
    <w:rsid w:val="00263EF2"/>
    <w:rsid w:val="00265272"/>
    <w:rsid w:val="0026621D"/>
    <w:rsid w:val="00272BBD"/>
    <w:rsid w:val="00277675"/>
    <w:rsid w:val="00284FFF"/>
    <w:rsid w:val="0028523D"/>
    <w:rsid w:val="00285947"/>
    <w:rsid w:val="00287908"/>
    <w:rsid w:val="00292945"/>
    <w:rsid w:val="0029448D"/>
    <w:rsid w:val="00295720"/>
    <w:rsid w:val="002A15BB"/>
    <w:rsid w:val="002A245C"/>
    <w:rsid w:val="002A2D81"/>
    <w:rsid w:val="002A3BA7"/>
    <w:rsid w:val="002A696B"/>
    <w:rsid w:val="002B084E"/>
    <w:rsid w:val="002B1C92"/>
    <w:rsid w:val="002B401A"/>
    <w:rsid w:val="002B4B2F"/>
    <w:rsid w:val="002B60BC"/>
    <w:rsid w:val="002C14FA"/>
    <w:rsid w:val="002C4993"/>
    <w:rsid w:val="002C4AF2"/>
    <w:rsid w:val="002D177F"/>
    <w:rsid w:val="002D1918"/>
    <w:rsid w:val="002D26E9"/>
    <w:rsid w:val="002D4112"/>
    <w:rsid w:val="002D5C5E"/>
    <w:rsid w:val="002D5D63"/>
    <w:rsid w:val="002D6563"/>
    <w:rsid w:val="002E0101"/>
    <w:rsid w:val="002E24C9"/>
    <w:rsid w:val="002E7AA9"/>
    <w:rsid w:val="002F4C8B"/>
    <w:rsid w:val="002F5D65"/>
    <w:rsid w:val="002F5DA4"/>
    <w:rsid w:val="002F7E79"/>
    <w:rsid w:val="00301B4E"/>
    <w:rsid w:val="00306248"/>
    <w:rsid w:val="00312556"/>
    <w:rsid w:val="00314D2E"/>
    <w:rsid w:val="00316BCB"/>
    <w:rsid w:val="00324800"/>
    <w:rsid w:val="00324AF8"/>
    <w:rsid w:val="00331E41"/>
    <w:rsid w:val="0033566B"/>
    <w:rsid w:val="003452A0"/>
    <w:rsid w:val="003540BF"/>
    <w:rsid w:val="00354207"/>
    <w:rsid w:val="00355F8A"/>
    <w:rsid w:val="00357887"/>
    <w:rsid w:val="00361DD5"/>
    <w:rsid w:val="00372FCA"/>
    <w:rsid w:val="0037307C"/>
    <w:rsid w:val="00374D87"/>
    <w:rsid w:val="003766CA"/>
    <w:rsid w:val="003803B9"/>
    <w:rsid w:val="0038120D"/>
    <w:rsid w:val="00382CB9"/>
    <w:rsid w:val="003947EB"/>
    <w:rsid w:val="003964C3"/>
    <w:rsid w:val="003A286B"/>
    <w:rsid w:val="003A42B0"/>
    <w:rsid w:val="003A4C00"/>
    <w:rsid w:val="003A4DDD"/>
    <w:rsid w:val="003A5D2F"/>
    <w:rsid w:val="003A5D33"/>
    <w:rsid w:val="003A73F2"/>
    <w:rsid w:val="003B7B97"/>
    <w:rsid w:val="003C23CA"/>
    <w:rsid w:val="003C7F74"/>
    <w:rsid w:val="003D0A52"/>
    <w:rsid w:val="003D0D59"/>
    <w:rsid w:val="003D3968"/>
    <w:rsid w:val="003D3D6F"/>
    <w:rsid w:val="003D5481"/>
    <w:rsid w:val="003D5836"/>
    <w:rsid w:val="003E2951"/>
    <w:rsid w:val="003E6786"/>
    <w:rsid w:val="003E7B0A"/>
    <w:rsid w:val="003F03E6"/>
    <w:rsid w:val="003F1791"/>
    <w:rsid w:val="004077DE"/>
    <w:rsid w:val="00411978"/>
    <w:rsid w:val="00411F89"/>
    <w:rsid w:val="004146C5"/>
    <w:rsid w:val="00414D9F"/>
    <w:rsid w:val="00416E3A"/>
    <w:rsid w:val="00420B52"/>
    <w:rsid w:val="004224F4"/>
    <w:rsid w:val="004248B3"/>
    <w:rsid w:val="00427F02"/>
    <w:rsid w:val="0043028A"/>
    <w:rsid w:val="004318F7"/>
    <w:rsid w:val="004334E5"/>
    <w:rsid w:val="00440A17"/>
    <w:rsid w:val="00442563"/>
    <w:rsid w:val="004431AF"/>
    <w:rsid w:val="00443EF9"/>
    <w:rsid w:val="00446BAC"/>
    <w:rsid w:val="004477AA"/>
    <w:rsid w:val="00447A3E"/>
    <w:rsid w:val="00453775"/>
    <w:rsid w:val="00461D6D"/>
    <w:rsid w:val="00461F13"/>
    <w:rsid w:val="00465224"/>
    <w:rsid w:val="004700D1"/>
    <w:rsid w:val="00473E65"/>
    <w:rsid w:val="00474536"/>
    <w:rsid w:val="00474B48"/>
    <w:rsid w:val="00475015"/>
    <w:rsid w:val="00475201"/>
    <w:rsid w:val="004835BD"/>
    <w:rsid w:val="004837B4"/>
    <w:rsid w:val="00486198"/>
    <w:rsid w:val="004868CA"/>
    <w:rsid w:val="00486F7F"/>
    <w:rsid w:val="00491797"/>
    <w:rsid w:val="00491EAB"/>
    <w:rsid w:val="00492731"/>
    <w:rsid w:val="00495DDB"/>
    <w:rsid w:val="004A36C4"/>
    <w:rsid w:val="004A6DD7"/>
    <w:rsid w:val="004A7C03"/>
    <w:rsid w:val="004B297A"/>
    <w:rsid w:val="004B4BEA"/>
    <w:rsid w:val="004B5E0D"/>
    <w:rsid w:val="004B7798"/>
    <w:rsid w:val="004C0551"/>
    <w:rsid w:val="004C2E1E"/>
    <w:rsid w:val="004C67EC"/>
    <w:rsid w:val="004D0B8E"/>
    <w:rsid w:val="004D152C"/>
    <w:rsid w:val="004D26D3"/>
    <w:rsid w:val="004D5EA7"/>
    <w:rsid w:val="004D68FF"/>
    <w:rsid w:val="004D79E6"/>
    <w:rsid w:val="004E0717"/>
    <w:rsid w:val="004E1799"/>
    <w:rsid w:val="004E25DC"/>
    <w:rsid w:val="004E2EB0"/>
    <w:rsid w:val="004E2EE2"/>
    <w:rsid w:val="004E4832"/>
    <w:rsid w:val="004E68C6"/>
    <w:rsid w:val="004E79FE"/>
    <w:rsid w:val="004F0EBC"/>
    <w:rsid w:val="004F145E"/>
    <w:rsid w:val="004F3860"/>
    <w:rsid w:val="004F398D"/>
    <w:rsid w:val="004F3A32"/>
    <w:rsid w:val="004F5C29"/>
    <w:rsid w:val="004F760E"/>
    <w:rsid w:val="004F778D"/>
    <w:rsid w:val="005041DE"/>
    <w:rsid w:val="00504379"/>
    <w:rsid w:val="00504746"/>
    <w:rsid w:val="0050770E"/>
    <w:rsid w:val="00510F88"/>
    <w:rsid w:val="005140FA"/>
    <w:rsid w:val="00516054"/>
    <w:rsid w:val="00517876"/>
    <w:rsid w:val="005251C1"/>
    <w:rsid w:val="00526335"/>
    <w:rsid w:val="00534067"/>
    <w:rsid w:val="005418F0"/>
    <w:rsid w:val="00544C0B"/>
    <w:rsid w:val="00552C83"/>
    <w:rsid w:val="0056081D"/>
    <w:rsid w:val="00564B33"/>
    <w:rsid w:val="00565002"/>
    <w:rsid w:val="00565688"/>
    <w:rsid w:val="00570E08"/>
    <w:rsid w:val="005711F8"/>
    <w:rsid w:val="00571F03"/>
    <w:rsid w:val="0057351C"/>
    <w:rsid w:val="00575F72"/>
    <w:rsid w:val="00582421"/>
    <w:rsid w:val="00585647"/>
    <w:rsid w:val="00586684"/>
    <w:rsid w:val="00587FA0"/>
    <w:rsid w:val="00595081"/>
    <w:rsid w:val="005977A4"/>
    <w:rsid w:val="005A1DD0"/>
    <w:rsid w:val="005A21FD"/>
    <w:rsid w:val="005A2C32"/>
    <w:rsid w:val="005B389F"/>
    <w:rsid w:val="005B74CD"/>
    <w:rsid w:val="005C0E7C"/>
    <w:rsid w:val="005C4F19"/>
    <w:rsid w:val="005C583A"/>
    <w:rsid w:val="005D3980"/>
    <w:rsid w:val="005D6068"/>
    <w:rsid w:val="005D6711"/>
    <w:rsid w:val="005D7110"/>
    <w:rsid w:val="005E34C7"/>
    <w:rsid w:val="005E76BF"/>
    <w:rsid w:val="005F3963"/>
    <w:rsid w:val="00600AF1"/>
    <w:rsid w:val="006039B9"/>
    <w:rsid w:val="00615519"/>
    <w:rsid w:val="00621CD8"/>
    <w:rsid w:val="006224EA"/>
    <w:rsid w:val="00624543"/>
    <w:rsid w:val="00624C0E"/>
    <w:rsid w:val="00626A2F"/>
    <w:rsid w:val="00632BA6"/>
    <w:rsid w:val="00637466"/>
    <w:rsid w:val="00640AA1"/>
    <w:rsid w:val="0064177B"/>
    <w:rsid w:val="00642229"/>
    <w:rsid w:val="006514EB"/>
    <w:rsid w:val="0065418E"/>
    <w:rsid w:val="00654D98"/>
    <w:rsid w:val="00657882"/>
    <w:rsid w:val="00664169"/>
    <w:rsid w:val="00666365"/>
    <w:rsid w:val="00676563"/>
    <w:rsid w:val="00682006"/>
    <w:rsid w:val="00684C18"/>
    <w:rsid w:val="00696402"/>
    <w:rsid w:val="006A155C"/>
    <w:rsid w:val="006A49B5"/>
    <w:rsid w:val="006A4E08"/>
    <w:rsid w:val="006A5374"/>
    <w:rsid w:val="006A64AB"/>
    <w:rsid w:val="006A67C1"/>
    <w:rsid w:val="006A738D"/>
    <w:rsid w:val="006A7835"/>
    <w:rsid w:val="006A7975"/>
    <w:rsid w:val="006B29CF"/>
    <w:rsid w:val="006C016B"/>
    <w:rsid w:val="006C13E7"/>
    <w:rsid w:val="006C5BD6"/>
    <w:rsid w:val="006C6BC7"/>
    <w:rsid w:val="006D254F"/>
    <w:rsid w:val="006D59C2"/>
    <w:rsid w:val="006E1E83"/>
    <w:rsid w:val="006E4E57"/>
    <w:rsid w:val="006E6BE5"/>
    <w:rsid w:val="006E6CA6"/>
    <w:rsid w:val="006E7722"/>
    <w:rsid w:val="006F1882"/>
    <w:rsid w:val="006F3951"/>
    <w:rsid w:val="006F7F6D"/>
    <w:rsid w:val="00704716"/>
    <w:rsid w:val="00705480"/>
    <w:rsid w:val="00705747"/>
    <w:rsid w:val="00705C81"/>
    <w:rsid w:val="00707448"/>
    <w:rsid w:val="00710004"/>
    <w:rsid w:val="007204E6"/>
    <w:rsid w:val="007225C8"/>
    <w:rsid w:val="0072398C"/>
    <w:rsid w:val="00735BA7"/>
    <w:rsid w:val="00736FC0"/>
    <w:rsid w:val="00740439"/>
    <w:rsid w:val="0074314E"/>
    <w:rsid w:val="007458E2"/>
    <w:rsid w:val="00747FDD"/>
    <w:rsid w:val="00750E73"/>
    <w:rsid w:val="00753B0B"/>
    <w:rsid w:val="00761B0B"/>
    <w:rsid w:val="00762705"/>
    <w:rsid w:val="007640C5"/>
    <w:rsid w:val="00767430"/>
    <w:rsid w:val="00771ECA"/>
    <w:rsid w:val="0077227D"/>
    <w:rsid w:val="0077694A"/>
    <w:rsid w:val="00777ED2"/>
    <w:rsid w:val="00780EE8"/>
    <w:rsid w:val="00782C67"/>
    <w:rsid w:val="007846F9"/>
    <w:rsid w:val="00784B76"/>
    <w:rsid w:val="007867F3"/>
    <w:rsid w:val="007868AD"/>
    <w:rsid w:val="00795C8B"/>
    <w:rsid w:val="00796752"/>
    <w:rsid w:val="007A0B66"/>
    <w:rsid w:val="007A3A1D"/>
    <w:rsid w:val="007A771A"/>
    <w:rsid w:val="007B53B4"/>
    <w:rsid w:val="007B6D32"/>
    <w:rsid w:val="007C1944"/>
    <w:rsid w:val="007C3FB9"/>
    <w:rsid w:val="007C52E9"/>
    <w:rsid w:val="007D1DCF"/>
    <w:rsid w:val="007D3269"/>
    <w:rsid w:val="007D6E13"/>
    <w:rsid w:val="007E1259"/>
    <w:rsid w:val="007E3C67"/>
    <w:rsid w:val="007F0A7B"/>
    <w:rsid w:val="007F0EDF"/>
    <w:rsid w:val="007F614A"/>
    <w:rsid w:val="007F6253"/>
    <w:rsid w:val="007F630C"/>
    <w:rsid w:val="007F7839"/>
    <w:rsid w:val="007F7A88"/>
    <w:rsid w:val="00800B86"/>
    <w:rsid w:val="0080177E"/>
    <w:rsid w:val="008030C4"/>
    <w:rsid w:val="00806012"/>
    <w:rsid w:val="00812C56"/>
    <w:rsid w:val="008159AC"/>
    <w:rsid w:val="00816066"/>
    <w:rsid w:val="008168CB"/>
    <w:rsid w:val="008170B2"/>
    <w:rsid w:val="00820F09"/>
    <w:rsid w:val="00822263"/>
    <w:rsid w:val="008259FE"/>
    <w:rsid w:val="00831E48"/>
    <w:rsid w:val="00834DEE"/>
    <w:rsid w:val="008377F7"/>
    <w:rsid w:val="00843D5F"/>
    <w:rsid w:val="00845420"/>
    <w:rsid w:val="00847751"/>
    <w:rsid w:val="008511AD"/>
    <w:rsid w:val="00853939"/>
    <w:rsid w:val="00856922"/>
    <w:rsid w:val="008626C9"/>
    <w:rsid w:val="0086312B"/>
    <w:rsid w:val="00870F39"/>
    <w:rsid w:val="008748A3"/>
    <w:rsid w:val="00874E3E"/>
    <w:rsid w:val="0088116A"/>
    <w:rsid w:val="00887F3D"/>
    <w:rsid w:val="008A3BCE"/>
    <w:rsid w:val="008A3DB7"/>
    <w:rsid w:val="008A4389"/>
    <w:rsid w:val="008B207C"/>
    <w:rsid w:val="008B23B6"/>
    <w:rsid w:val="008B2E96"/>
    <w:rsid w:val="008B5D10"/>
    <w:rsid w:val="008B6E9B"/>
    <w:rsid w:val="008D1A4C"/>
    <w:rsid w:val="008D4320"/>
    <w:rsid w:val="008D50FA"/>
    <w:rsid w:val="008D52C4"/>
    <w:rsid w:val="008D562D"/>
    <w:rsid w:val="008D722D"/>
    <w:rsid w:val="008E05C2"/>
    <w:rsid w:val="008E081A"/>
    <w:rsid w:val="008F076B"/>
    <w:rsid w:val="008F2C6B"/>
    <w:rsid w:val="00900202"/>
    <w:rsid w:val="0090020D"/>
    <w:rsid w:val="00901448"/>
    <w:rsid w:val="00901D0A"/>
    <w:rsid w:val="00902DA9"/>
    <w:rsid w:val="00902FDB"/>
    <w:rsid w:val="009052E2"/>
    <w:rsid w:val="00906991"/>
    <w:rsid w:val="00906D1F"/>
    <w:rsid w:val="009073FE"/>
    <w:rsid w:val="00913468"/>
    <w:rsid w:val="0091471A"/>
    <w:rsid w:val="009149D9"/>
    <w:rsid w:val="00914E91"/>
    <w:rsid w:val="00915080"/>
    <w:rsid w:val="0091582A"/>
    <w:rsid w:val="00916D52"/>
    <w:rsid w:val="00917504"/>
    <w:rsid w:val="0092347D"/>
    <w:rsid w:val="00925792"/>
    <w:rsid w:val="009312EC"/>
    <w:rsid w:val="0093611A"/>
    <w:rsid w:val="0093627E"/>
    <w:rsid w:val="00940569"/>
    <w:rsid w:val="00941F40"/>
    <w:rsid w:val="00945933"/>
    <w:rsid w:val="009572C1"/>
    <w:rsid w:val="00961EF4"/>
    <w:rsid w:val="00964512"/>
    <w:rsid w:val="00964528"/>
    <w:rsid w:val="00967716"/>
    <w:rsid w:val="00967858"/>
    <w:rsid w:val="00970A4E"/>
    <w:rsid w:val="0097305C"/>
    <w:rsid w:val="00974353"/>
    <w:rsid w:val="00975914"/>
    <w:rsid w:val="009765EA"/>
    <w:rsid w:val="0097719E"/>
    <w:rsid w:val="00980324"/>
    <w:rsid w:val="00986054"/>
    <w:rsid w:val="00987320"/>
    <w:rsid w:val="00990025"/>
    <w:rsid w:val="009A103B"/>
    <w:rsid w:val="009A4444"/>
    <w:rsid w:val="009C09B2"/>
    <w:rsid w:val="009C2B44"/>
    <w:rsid w:val="009C6BEE"/>
    <w:rsid w:val="009C71A9"/>
    <w:rsid w:val="009D1B43"/>
    <w:rsid w:val="009D2EE5"/>
    <w:rsid w:val="009D412E"/>
    <w:rsid w:val="009D4804"/>
    <w:rsid w:val="009D6CB6"/>
    <w:rsid w:val="009D7D5A"/>
    <w:rsid w:val="009E049B"/>
    <w:rsid w:val="009E0623"/>
    <w:rsid w:val="009E12BC"/>
    <w:rsid w:val="009E60B4"/>
    <w:rsid w:val="009E7187"/>
    <w:rsid w:val="009F2EC5"/>
    <w:rsid w:val="009F33E6"/>
    <w:rsid w:val="00A0031D"/>
    <w:rsid w:val="00A03088"/>
    <w:rsid w:val="00A039B3"/>
    <w:rsid w:val="00A04FEF"/>
    <w:rsid w:val="00A1400A"/>
    <w:rsid w:val="00A14185"/>
    <w:rsid w:val="00A168F9"/>
    <w:rsid w:val="00A225EF"/>
    <w:rsid w:val="00A2648B"/>
    <w:rsid w:val="00A26CEA"/>
    <w:rsid w:val="00A33313"/>
    <w:rsid w:val="00A36E38"/>
    <w:rsid w:val="00A427D1"/>
    <w:rsid w:val="00A42D87"/>
    <w:rsid w:val="00A44DCF"/>
    <w:rsid w:val="00A4626E"/>
    <w:rsid w:val="00A5059E"/>
    <w:rsid w:val="00A54152"/>
    <w:rsid w:val="00A636D3"/>
    <w:rsid w:val="00A675B6"/>
    <w:rsid w:val="00A729D8"/>
    <w:rsid w:val="00A822F8"/>
    <w:rsid w:val="00A82762"/>
    <w:rsid w:val="00A836E4"/>
    <w:rsid w:val="00A84574"/>
    <w:rsid w:val="00A86D57"/>
    <w:rsid w:val="00A872D2"/>
    <w:rsid w:val="00A87508"/>
    <w:rsid w:val="00A9360A"/>
    <w:rsid w:val="00A95E3B"/>
    <w:rsid w:val="00A96CB8"/>
    <w:rsid w:val="00AA1699"/>
    <w:rsid w:val="00AA20CA"/>
    <w:rsid w:val="00AA218D"/>
    <w:rsid w:val="00AA2A3B"/>
    <w:rsid w:val="00AA2F33"/>
    <w:rsid w:val="00AB2F63"/>
    <w:rsid w:val="00AC271D"/>
    <w:rsid w:val="00AC27ED"/>
    <w:rsid w:val="00AC31C8"/>
    <w:rsid w:val="00AC5B0C"/>
    <w:rsid w:val="00AC5DE1"/>
    <w:rsid w:val="00AC5F32"/>
    <w:rsid w:val="00AC6CDE"/>
    <w:rsid w:val="00AD0A05"/>
    <w:rsid w:val="00AD167C"/>
    <w:rsid w:val="00AD2ADD"/>
    <w:rsid w:val="00AD521C"/>
    <w:rsid w:val="00AD79E7"/>
    <w:rsid w:val="00AE202E"/>
    <w:rsid w:val="00AE35B2"/>
    <w:rsid w:val="00AE462A"/>
    <w:rsid w:val="00AE6F66"/>
    <w:rsid w:val="00AF0034"/>
    <w:rsid w:val="00AF1AD5"/>
    <w:rsid w:val="00AF1EDF"/>
    <w:rsid w:val="00AF70AD"/>
    <w:rsid w:val="00B01DD0"/>
    <w:rsid w:val="00B02524"/>
    <w:rsid w:val="00B04911"/>
    <w:rsid w:val="00B10BDF"/>
    <w:rsid w:val="00B111C4"/>
    <w:rsid w:val="00B16148"/>
    <w:rsid w:val="00B20697"/>
    <w:rsid w:val="00B21B78"/>
    <w:rsid w:val="00B25025"/>
    <w:rsid w:val="00B26235"/>
    <w:rsid w:val="00B26EE0"/>
    <w:rsid w:val="00B26F19"/>
    <w:rsid w:val="00B40D30"/>
    <w:rsid w:val="00B4187F"/>
    <w:rsid w:val="00B41C43"/>
    <w:rsid w:val="00B42699"/>
    <w:rsid w:val="00B44510"/>
    <w:rsid w:val="00B46C9F"/>
    <w:rsid w:val="00B50061"/>
    <w:rsid w:val="00B525C3"/>
    <w:rsid w:val="00B544B6"/>
    <w:rsid w:val="00B5523B"/>
    <w:rsid w:val="00B574C8"/>
    <w:rsid w:val="00B57FAC"/>
    <w:rsid w:val="00B60083"/>
    <w:rsid w:val="00B62491"/>
    <w:rsid w:val="00B641F3"/>
    <w:rsid w:val="00B65D8C"/>
    <w:rsid w:val="00B71181"/>
    <w:rsid w:val="00B7177C"/>
    <w:rsid w:val="00B71F57"/>
    <w:rsid w:val="00B73300"/>
    <w:rsid w:val="00B762A1"/>
    <w:rsid w:val="00B80549"/>
    <w:rsid w:val="00B81AF2"/>
    <w:rsid w:val="00B85D34"/>
    <w:rsid w:val="00B93D24"/>
    <w:rsid w:val="00B93E24"/>
    <w:rsid w:val="00B94F5A"/>
    <w:rsid w:val="00BA07B5"/>
    <w:rsid w:val="00BA321A"/>
    <w:rsid w:val="00BA37CA"/>
    <w:rsid w:val="00BA3DCB"/>
    <w:rsid w:val="00BB2BCA"/>
    <w:rsid w:val="00BB563D"/>
    <w:rsid w:val="00BB6893"/>
    <w:rsid w:val="00BB79B3"/>
    <w:rsid w:val="00BC0B35"/>
    <w:rsid w:val="00BC1667"/>
    <w:rsid w:val="00BC42AB"/>
    <w:rsid w:val="00BC77FC"/>
    <w:rsid w:val="00BD02B7"/>
    <w:rsid w:val="00BD65DA"/>
    <w:rsid w:val="00BD667B"/>
    <w:rsid w:val="00BE1AB1"/>
    <w:rsid w:val="00BE55A7"/>
    <w:rsid w:val="00BF020C"/>
    <w:rsid w:val="00BF23EF"/>
    <w:rsid w:val="00BF2E69"/>
    <w:rsid w:val="00BF4143"/>
    <w:rsid w:val="00C0086E"/>
    <w:rsid w:val="00C019C0"/>
    <w:rsid w:val="00C0259E"/>
    <w:rsid w:val="00C02E64"/>
    <w:rsid w:val="00C0343D"/>
    <w:rsid w:val="00C03A64"/>
    <w:rsid w:val="00C068FB"/>
    <w:rsid w:val="00C0753F"/>
    <w:rsid w:val="00C07833"/>
    <w:rsid w:val="00C25C72"/>
    <w:rsid w:val="00C33BCA"/>
    <w:rsid w:val="00C33C94"/>
    <w:rsid w:val="00C37D34"/>
    <w:rsid w:val="00C41543"/>
    <w:rsid w:val="00C440D1"/>
    <w:rsid w:val="00C4558D"/>
    <w:rsid w:val="00C4686E"/>
    <w:rsid w:val="00C5190D"/>
    <w:rsid w:val="00C54AD1"/>
    <w:rsid w:val="00C567E9"/>
    <w:rsid w:val="00C577C5"/>
    <w:rsid w:val="00C6253C"/>
    <w:rsid w:val="00C70578"/>
    <w:rsid w:val="00C71125"/>
    <w:rsid w:val="00C7180E"/>
    <w:rsid w:val="00C74305"/>
    <w:rsid w:val="00C81C5E"/>
    <w:rsid w:val="00CA1CAD"/>
    <w:rsid w:val="00CA35F3"/>
    <w:rsid w:val="00CA377A"/>
    <w:rsid w:val="00CA7924"/>
    <w:rsid w:val="00CB27D8"/>
    <w:rsid w:val="00CB584D"/>
    <w:rsid w:val="00CC3D63"/>
    <w:rsid w:val="00CC779A"/>
    <w:rsid w:val="00CD393B"/>
    <w:rsid w:val="00CD3B01"/>
    <w:rsid w:val="00CD5392"/>
    <w:rsid w:val="00CD719F"/>
    <w:rsid w:val="00CD7C9F"/>
    <w:rsid w:val="00CE3FD2"/>
    <w:rsid w:val="00CE4840"/>
    <w:rsid w:val="00CF5084"/>
    <w:rsid w:val="00CF7D8C"/>
    <w:rsid w:val="00CF7DDE"/>
    <w:rsid w:val="00D03504"/>
    <w:rsid w:val="00D0436B"/>
    <w:rsid w:val="00D1083C"/>
    <w:rsid w:val="00D13315"/>
    <w:rsid w:val="00D14DCC"/>
    <w:rsid w:val="00D167DA"/>
    <w:rsid w:val="00D16904"/>
    <w:rsid w:val="00D21616"/>
    <w:rsid w:val="00D27E29"/>
    <w:rsid w:val="00D30EA2"/>
    <w:rsid w:val="00D316F0"/>
    <w:rsid w:val="00D3285C"/>
    <w:rsid w:val="00D3588B"/>
    <w:rsid w:val="00D35B85"/>
    <w:rsid w:val="00D42884"/>
    <w:rsid w:val="00D42B39"/>
    <w:rsid w:val="00D4377D"/>
    <w:rsid w:val="00D45D19"/>
    <w:rsid w:val="00D629E1"/>
    <w:rsid w:val="00D65824"/>
    <w:rsid w:val="00D671E5"/>
    <w:rsid w:val="00D73A6E"/>
    <w:rsid w:val="00D7693C"/>
    <w:rsid w:val="00D81227"/>
    <w:rsid w:val="00D829A4"/>
    <w:rsid w:val="00D8400A"/>
    <w:rsid w:val="00D84CBA"/>
    <w:rsid w:val="00D85633"/>
    <w:rsid w:val="00D9056A"/>
    <w:rsid w:val="00D910A9"/>
    <w:rsid w:val="00D913EF"/>
    <w:rsid w:val="00D91DA7"/>
    <w:rsid w:val="00DA16BB"/>
    <w:rsid w:val="00DA1B8F"/>
    <w:rsid w:val="00DA26B6"/>
    <w:rsid w:val="00DA2F06"/>
    <w:rsid w:val="00DA54C1"/>
    <w:rsid w:val="00DA610F"/>
    <w:rsid w:val="00DB51E7"/>
    <w:rsid w:val="00DB54ED"/>
    <w:rsid w:val="00DB63DF"/>
    <w:rsid w:val="00DB6C40"/>
    <w:rsid w:val="00DC0A9E"/>
    <w:rsid w:val="00DC244F"/>
    <w:rsid w:val="00DE0E60"/>
    <w:rsid w:val="00DE29D7"/>
    <w:rsid w:val="00DF09E1"/>
    <w:rsid w:val="00DF15A2"/>
    <w:rsid w:val="00DF4507"/>
    <w:rsid w:val="00DF4687"/>
    <w:rsid w:val="00DF6254"/>
    <w:rsid w:val="00DF73B9"/>
    <w:rsid w:val="00E0117F"/>
    <w:rsid w:val="00E046E0"/>
    <w:rsid w:val="00E0533E"/>
    <w:rsid w:val="00E05FC6"/>
    <w:rsid w:val="00E125F9"/>
    <w:rsid w:val="00E14E79"/>
    <w:rsid w:val="00E17D59"/>
    <w:rsid w:val="00E17E16"/>
    <w:rsid w:val="00E22059"/>
    <w:rsid w:val="00E24A54"/>
    <w:rsid w:val="00E2551C"/>
    <w:rsid w:val="00E25C39"/>
    <w:rsid w:val="00E278DE"/>
    <w:rsid w:val="00E35865"/>
    <w:rsid w:val="00E364AF"/>
    <w:rsid w:val="00E36C10"/>
    <w:rsid w:val="00E44A66"/>
    <w:rsid w:val="00E469BE"/>
    <w:rsid w:val="00E46A54"/>
    <w:rsid w:val="00E4704E"/>
    <w:rsid w:val="00E47761"/>
    <w:rsid w:val="00E47D27"/>
    <w:rsid w:val="00E53D06"/>
    <w:rsid w:val="00E5624E"/>
    <w:rsid w:val="00E5702C"/>
    <w:rsid w:val="00E573CD"/>
    <w:rsid w:val="00E61B11"/>
    <w:rsid w:val="00E620CC"/>
    <w:rsid w:val="00E626BF"/>
    <w:rsid w:val="00E63F0A"/>
    <w:rsid w:val="00E707E2"/>
    <w:rsid w:val="00E73379"/>
    <w:rsid w:val="00E7457A"/>
    <w:rsid w:val="00E7610C"/>
    <w:rsid w:val="00E82DDD"/>
    <w:rsid w:val="00E85588"/>
    <w:rsid w:val="00E938BB"/>
    <w:rsid w:val="00E963D2"/>
    <w:rsid w:val="00EA5B19"/>
    <w:rsid w:val="00EB10BF"/>
    <w:rsid w:val="00EB34BF"/>
    <w:rsid w:val="00EB5780"/>
    <w:rsid w:val="00EB6489"/>
    <w:rsid w:val="00EB77AF"/>
    <w:rsid w:val="00EC3299"/>
    <w:rsid w:val="00EC4A88"/>
    <w:rsid w:val="00EC6C06"/>
    <w:rsid w:val="00ED16A5"/>
    <w:rsid w:val="00ED435D"/>
    <w:rsid w:val="00EE27C1"/>
    <w:rsid w:val="00EE4768"/>
    <w:rsid w:val="00EF5A71"/>
    <w:rsid w:val="00F0192D"/>
    <w:rsid w:val="00F019A1"/>
    <w:rsid w:val="00F02EE2"/>
    <w:rsid w:val="00F04938"/>
    <w:rsid w:val="00F10089"/>
    <w:rsid w:val="00F16381"/>
    <w:rsid w:val="00F175CF"/>
    <w:rsid w:val="00F17889"/>
    <w:rsid w:val="00F25768"/>
    <w:rsid w:val="00F27687"/>
    <w:rsid w:val="00F337A0"/>
    <w:rsid w:val="00F35F44"/>
    <w:rsid w:val="00F368F2"/>
    <w:rsid w:val="00F420BE"/>
    <w:rsid w:val="00F43059"/>
    <w:rsid w:val="00F4322C"/>
    <w:rsid w:val="00F446F1"/>
    <w:rsid w:val="00F47172"/>
    <w:rsid w:val="00F53B8D"/>
    <w:rsid w:val="00F547C5"/>
    <w:rsid w:val="00F56B78"/>
    <w:rsid w:val="00F60D2E"/>
    <w:rsid w:val="00F61984"/>
    <w:rsid w:val="00F62A08"/>
    <w:rsid w:val="00F658CE"/>
    <w:rsid w:val="00F67588"/>
    <w:rsid w:val="00F70263"/>
    <w:rsid w:val="00F749E6"/>
    <w:rsid w:val="00F75E6A"/>
    <w:rsid w:val="00F80F25"/>
    <w:rsid w:val="00F87248"/>
    <w:rsid w:val="00F90BE1"/>
    <w:rsid w:val="00F9162B"/>
    <w:rsid w:val="00F91E1B"/>
    <w:rsid w:val="00F93B21"/>
    <w:rsid w:val="00FA2579"/>
    <w:rsid w:val="00FA3BC9"/>
    <w:rsid w:val="00FA5465"/>
    <w:rsid w:val="00FB02ED"/>
    <w:rsid w:val="00FB5CB6"/>
    <w:rsid w:val="00FB7263"/>
    <w:rsid w:val="00FB72C4"/>
    <w:rsid w:val="00FC34BC"/>
    <w:rsid w:val="00FC35CB"/>
    <w:rsid w:val="00FC3B26"/>
    <w:rsid w:val="00FC6047"/>
    <w:rsid w:val="00FD14DB"/>
    <w:rsid w:val="00FE1666"/>
    <w:rsid w:val="00FE370A"/>
    <w:rsid w:val="00FE3928"/>
    <w:rsid w:val="00FE474E"/>
    <w:rsid w:val="00FE5AD5"/>
    <w:rsid w:val="00FE763A"/>
    <w:rsid w:val="00FF032C"/>
    <w:rsid w:val="00FF1483"/>
    <w:rsid w:val="00FF5454"/>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777410895">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01D6CA-BC70-47CE-B22B-71066771A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9</TotalTime>
  <Pages>44</Pages>
  <Words>15471</Words>
  <Characters>88190</Characters>
  <Application>Microsoft Office Word</Application>
  <DocSecurity>0</DocSecurity>
  <Lines>734</Lines>
  <Paragraphs>206</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103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1135</cp:revision>
  <cp:lastPrinted>2022-05-03T15:30:00Z</cp:lastPrinted>
  <dcterms:created xsi:type="dcterms:W3CDTF">2022-05-02T15:51:00Z</dcterms:created>
  <dcterms:modified xsi:type="dcterms:W3CDTF">2022-05-04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